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3EAD5EE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6255C5">
        <w:rPr>
          <w:noProof/>
          <w:color w:val="000000"/>
        </w:rPr>
        <w:t>52</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4A2230BD" w:rsidR="00401310" w:rsidRDefault="0080455C">
      <w:pPr>
        <w:pBdr>
          <w:top w:val="nil"/>
          <w:left w:val="nil"/>
          <w:bottom w:val="nil"/>
          <w:right w:val="nil"/>
          <w:between w:val="nil"/>
        </w:pBdr>
        <w:spacing w:before="240" w:after="240"/>
        <w:ind w:firstLine="709"/>
        <w:jc w:val="both"/>
      </w:pPr>
      <w:r>
        <w:t xml:space="preserve">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w:t>
      </w:r>
      <w:r>
        <w:lastRenderedPageBreak/>
        <w:t>o nível de desenvolvimento do pensamento computacional dos indivíduos em cada uma das habilidades citadas: decomposição, abstração, reconhecimento de padrões e pensamento algorítmico</w:t>
      </w:r>
    </w:p>
    <w:p w14:paraId="4B20ACB5" w14:textId="4CAE5778" w:rsidR="00401310" w:rsidRDefault="00AF6174">
      <w:pPr>
        <w:pStyle w:val="Ttulo1"/>
        <w:numPr>
          <w:ilvl w:val="0"/>
          <w:numId w:val="2"/>
        </w:numPr>
      </w:pPr>
      <w:bookmarkStart w:id="0" w:name="_cq1e3rpakmhm" w:colFirst="0" w:colLast="0"/>
      <w:bookmarkStart w:id="1" w:name="_Ref58511689"/>
      <w:bookmarkEnd w:id="0"/>
      <w:r>
        <w:t>INTRODUÇÃO</w:t>
      </w:r>
      <w:bookmarkEnd w:id="1"/>
    </w:p>
    <w:p w14:paraId="6A6A5038" w14:textId="11171DBA" w:rsidR="00401310" w:rsidRDefault="00401310">
      <w:pPr>
        <w:spacing w:before="240" w:after="240" w:line="360" w:lineRule="auto"/>
        <w:ind w:firstLine="709"/>
        <w:jc w:val="both"/>
      </w:pP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2B8DC8E6" w:rsidR="00F24A0D" w:rsidRDefault="00F24A0D">
      <w:pPr>
        <w:spacing w:before="240" w:after="240" w:line="360" w:lineRule="auto"/>
        <w:ind w:firstLine="709"/>
        <w:jc w:val="both"/>
      </w:pPr>
      <w:r>
        <w:t xml:space="preserve">É possível </w:t>
      </w:r>
    </w:p>
    <w:p w14:paraId="6D7F98AC" w14:textId="77777777" w:rsidR="00401310" w:rsidRDefault="0080455C">
      <w:pPr>
        <w:pStyle w:val="Ttulo3"/>
        <w:numPr>
          <w:ilvl w:val="2"/>
          <w:numId w:val="2"/>
        </w:numPr>
      </w:pPr>
      <w:bookmarkStart w:id="3" w:name="_haae1biposfq" w:colFirst="0" w:colLast="0"/>
      <w:bookmarkEnd w:id="3"/>
      <w:r>
        <w:t>Solução Proposta</w:t>
      </w:r>
    </w:p>
    <w:p w14:paraId="5310F219" w14:textId="1B228824" w:rsidR="00401310" w:rsidRDefault="000F26FC" w:rsidP="00F0136F">
      <w:pPr>
        <w:spacing w:before="240" w:after="240" w:line="360" w:lineRule="auto"/>
        <w:ind w:firstLine="709"/>
        <w:jc w:val="both"/>
      </w:pPr>
      <w:r>
        <w:t>Este trabalho propõe a implementação de um sistema</w:t>
      </w:r>
      <w:r w:rsidR="00F0136F">
        <w:t xml:space="preserve"> de comunicação entre o RoPE e outros dispositivos através da Internet, permitindo que o RoPE seja controlado e monitorado remotamente.</w:t>
      </w:r>
      <w:r>
        <w:t xml:space="preserve"> </w:t>
      </w:r>
      <w:r w:rsidR="00F0136F">
        <w:t xml:space="preserve">O sistema possibilitará que os dispositivos enviem comandos pré-definidos para que o RoPE os execute como, por exemplo: andar para frente e para trás, girar para ambos os lados e reproduzir notas </w:t>
      </w:r>
      <w:r w:rsidR="00F0136F">
        <w:lastRenderedPageBreak/>
        <w:t>musicais</w:t>
      </w:r>
      <w:r>
        <w:t>.</w:t>
      </w:r>
      <w:r w:rsidR="00F0136F">
        <w:t xml:space="preserve"> O sistema possibilitará também que os dispositivos tenham acesso a dados do RoPE relacionados a seu funcionamento como, por exemplo: o programa que está armazenado na memória</w:t>
      </w:r>
      <w:r w:rsidR="00431F8F">
        <w:t xml:space="preserve"> e a carga da bateria. Por último, o sistema possibilitará que os dispositivos sejam notificados sobre eventos importantes que ocorrerem com o brinquedo como, por exemplo: o pressionamento físico de um botão pelo usuário do RoPE.</w:t>
      </w:r>
    </w:p>
    <w:p w14:paraId="4C248D69" w14:textId="77777777" w:rsidR="00401310" w:rsidRDefault="0080455C">
      <w:pPr>
        <w:pStyle w:val="Ttulo3"/>
        <w:numPr>
          <w:ilvl w:val="2"/>
          <w:numId w:val="2"/>
        </w:numPr>
      </w:pPr>
      <w:r>
        <w:t>Delimitação de Escopo</w:t>
      </w:r>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4" w:name="_3znysh7" w:colFirst="0" w:colLast="0"/>
      <w:bookmarkEnd w:id="4"/>
      <w:r>
        <w:t xml:space="preserve">Este trabalho limita-se ao desenvolvimento do sistema de troca de mensagens para controle e monitoramento remoto do RoP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RoP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RoPE de forma definitiva.</w:t>
      </w:r>
    </w:p>
    <w:p w14:paraId="2BBD7CDD" w14:textId="77777777" w:rsidR="00401310" w:rsidRDefault="0080455C">
      <w:pPr>
        <w:pStyle w:val="Ttulo3"/>
        <w:numPr>
          <w:ilvl w:val="2"/>
          <w:numId w:val="2"/>
        </w:numPr>
      </w:pPr>
      <w:bookmarkStart w:id="5" w:name="_jyx2ywoaf2pm" w:colFirst="0" w:colLast="0"/>
      <w:bookmarkEnd w:id="5"/>
      <w:r>
        <w:t>Justificativa</w:t>
      </w:r>
    </w:p>
    <w:p w14:paraId="6DA39E72" w14:textId="202B83B9" w:rsidR="00FF7E74" w:rsidRDefault="00FF7E74" w:rsidP="00FF7E74">
      <w:pPr>
        <w:spacing w:before="240" w:after="240" w:line="360" w:lineRule="auto"/>
        <w:ind w:firstLine="709"/>
        <w:jc w:val="both"/>
        <w:rPr>
          <w:color w:val="000000"/>
        </w:rPr>
      </w:pPr>
      <w:r w:rsidRPr="00FF7E74">
        <w:rPr>
          <w:color w:val="000000"/>
        </w:rPr>
        <w:t>Qual é a relevância da solução da proposta?</w:t>
      </w:r>
    </w:p>
    <w:p w14:paraId="3C6F9B3E" w14:textId="6633B469" w:rsidR="001B2BDE" w:rsidRDefault="001B2BDE" w:rsidP="00FF7E74">
      <w:pPr>
        <w:spacing w:before="240" w:after="240" w:line="360" w:lineRule="auto"/>
        <w:ind w:firstLine="709"/>
        <w:jc w:val="both"/>
        <w:rPr>
          <w:color w:val="000000"/>
        </w:rPr>
      </w:pPr>
      <w:r>
        <w:rPr>
          <w:color w:val="000000"/>
        </w:rPr>
        <w:t xml:space="preserve">Ao conectar o RoPE </w:t>
      </w:r>
    </w:p>
    <w:p w14:paraId="40691584" w14:textId="41BE4BD2" w:rsidR="00B9509E" w:rsidRPr="00B9509E" w:rsidRDefault="00B9509E" w:rsidP="00FF7E74">
      <w:pPr>
        <w:spacing w:before="240" w:after="240" w:line="360" w:lineRule="auto"/>
        <w:ind w:firstLine="709"/>
        <w:jc w:val="both"/>
        <w:rPr>
          <w:color w:val="000000"/>
        </w:rPr>
      </w:pPr>
      <w:r>
        <w:rPr>
          <w:color w:val="000000"/>
        </w:rPr>
        <w:t xml:space="preserve">Transformar o RoPE em um </w:t>
      </w:r>
      <w:r>
        <w:rPr>
          <w:i/>
          <w:iCs/>
          <w:color w:val="000000"/>
        </w:rPr>
        <w:t>Smart Toy</w:t>
      </w:r>
      <w:r>
        <w:rPr>
          <w:color w:val="000000"/>
        </w:rPr>
        <w:t xml:space="preserve"> abre as portas para que novas funcionalidades e recursos sejam acrescentados</w:t>
      </w:r>
      <w:r w:rsidR="00F12422">
        <w:rPr>
          <w:color w:val="000000"/>
        </w:rPr>
        <w:t>, melhorando o brinquedo</w:t>
      </w:r>
      <w:r>
        <w:rPr>
          <w:color w:val="000000"/>
        </w:rPr>
        <w:t>.</w:t>
      </w:r>
      <w:r w:rsidR="00F12422">
        <w:rPr>
          <w:color w:val="000000"/>
        </w:rPr>
        <w:t xml:space="preserve"> </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6" w:name="_5ltqw9rtrn9" w:colFirst="0" w:colLast="0"/>
      <w:bookmarkEnd w:id="6"/>
      <w:r>
        <w:lastRenderedPageBreak/>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 xml:space="preserve">Evoluir o </w:t>
      </w:r>
      <w:r w:rsidRPr="00751EC3">
        <w:rPr>
          <w:i/>
          <w:iCs/>
        </w:rPr>
        <w:t>hardware</w:t>
      </w:r>
      <w:r>
        <w:t xml:space="preserve"> e o </w:t>
      </w:r>
      <w:r w:rsidRPr="00751EC3">
        <w:rPr>
          <w:i/>
          <w:iCs/>
        </w:rPr>
        <w:t>software</w:t>
      </w:r>
      <w:r>
        <w:t xml:space="preserve"> do brinquedo RoPE</w:t>
      </w:r>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conectá-lo ao RoP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RoP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de comandos do RoP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Definir o conjunto de dados do RoP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Realizar um </w:t>
      </w:r>
      <w:r w:rsidR="00751EC3">
        <w:t>estudo de caso usando a versão evoluída do RoPE para auxiliar na avaliação do pensamento computacional</w:t>
      </w:r>
      <w:r>
        <w:rPr>
          <w:color w:val="000000"/>
        </w:rPr>
        <w:t>;</w:t>
      </w:r>
    </w:p>
    <w:p w14:paraId="2BEC4D76" w14:textId="77777777" w:rsidR="00401310" w:rsidRDefault="0080455C">
      <w:pPr>
        <w:pStyle w:val="Ttulo2"/>
        <w:numPr>
          <w:ilvl w:val="1"/>
          <w:numId w:val="2"/>
        </w:numPr>
      </w:pPr>
      <w:bookmarkStart w:id="11" w:name="_ykmv5aqbaz6d" w:colFirst="0" w:colLast="0"/>
      <w:bookmarkEnd w:id="11"/>
      <w:r>
        <w:t>METODOLOGIA</w:t>
      </w:r>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12" w:name="_4d34og8" w:colFirst="0" w:colLast="0"/>
      <w:bookmarkEnd w:id="12"/>
      <w:r>
        <w:t>Este trabalho utilizou levantamentos bibliográficos de artigos científicos e análises de trabalhos similares envolvendo brinquedos inteligentes para a realização da fundamentação teórica do projeto.</w:t>
      </w:r>
    </w:p>
    <w:p w14:paraId="1A8353C4" w14:textId="380316CD"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e limitações do RoPE</w:t>
      </w:r>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6255C5">
        <w:t>4.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6255C5">
        <w:t>4.2</w:t>
      </w:r>
      <w:r w:rsidR="003D5D29">
        <w:fldChar w:fldCharType="end"/>
      </w:r>
      <w:r>
        <w:t>.</w:t>
      </w:r>
    </w:p>
    <w:p w14:paraId="41D81F86" w14:textId="1BC7AFCF" w:rsidR="004E316E" w:rsidRDefault="004E316E" w:rsidP="004E316E">
      <w:pPr>
        <w:pBdr>
          <w:top w:val="nil"/>
          <w:left w:val="nil"/>
          <w:bottom w:val="nil"/>
          <w:right w:val="nil"/>
          <w:between w:val="nil"/>
        </w:pBdr>
        <w:spacing w:before="240" w:after="240" w:line="360" w:lineRule="auto"/>
        <w:ind w:firstLine="709"/>
        <w:jc w:val="both"/>
      </w:pPr>
      <w:r>
        <w:lastRenderedPageBreak/>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RoP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6255C5">
        <w:t>4.3</w:t>
      </w:r>
      <w:r w:rsidR="00B15A26">
        <w:fldChar w:fldCharType="end"/>
      </w:r>
      <w:r w:rsidR="00C9114A">
        <w:t>.</w:t>
      </w:r>
    </w:p>
    <w:p w14:paraId="03572E43" w14:textId="454B3266"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6255C5">
        <w:t xml:space="preserve">4.4.2 </w:t>
      </w:r>
      <w:r w:rsidR="00F86CA5">
        <w:fldChar w:fldCharType="end"/>
      </w:r>
      <w:r w:rsidR="00F86CA5">
        <w:t>.</w:t>
      </w:r>
    </w:p>
    <w:p w14:paraId="1AFB7EF5" w14:textId="545177C4" w:rsidR="00AF6174" w:rsidRDefault="00AF6174" w:rsidP="00AF6174">
      <w:pPr>
        <w:pStyle w:val="Ttulo2"/>
        <w:numPr>
          <w:ilvl w:val="1"/>
          <w:numId w:val="2"/>
        </w:numPr>
      </w:pPr>
      <w:r>
        <w:t>ESTRUTURA DA DISSERTAÇÃO</w:t>
      </w:r>
    </w:p>
    <w:p w14:paraId="5F553EC7" w14:textId="7AAD9004" w:rsidR="00AF605B" w:rsidRDefault="00AF605B" w:rsidP="00AF605B">
      <w:pPr>
        <w:spacing w:before="240" w:after="240" w:line="360" w:lineRule="auto"/>
        <w:ind w:firstLine="705"/>
        <w:jc w:val="both"/>
      </w:pPr>
      <w:r>
        <w:t>Este documento foi dividido em quatro capítulos: (i) Introdução,  (ii) Fundamentação teórica, (iii) Trabalhos relacionados e (iv)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1FE877D6" w14:textId="720B622F" w:rsidR="00AF605B" w:rsidRDefault="00AF605B" w:rsidP="007B50E9">
      <w:pPr>
        <w:spacing w:before="240" w:after="240" w:line="360" w:lineRule="auto"/>
        <w:ind w:firstLine="705"/>
        <w:jc w:val="both"/>
      </w:pPr>
      <w:r>
        <w:t>No Capítulo 2, Fundamentação Teórica, apresentou-se a revisão bibliográfica sobre:</w:t>
      </w:r>
      <w:r w:rsidR="0003448A">
        <w:t xml:space="preserve"> </w:t>
      </w:r>
      <w:r>
        <w:t>brinquedos inteligentes (</w:t>
      </w:r>
      <w:r w:rsidR="0003448A" w:rsidRPr="0003448A">
        <w:rPr>
          <w:i/>
          <w:iCs/>
        </w:rPr>
        <w:t>S</w:t>
      </w:r>
      <w:r w:rsidRPr="0003448A">
        <w:rPr>
          <w:i/>
          <w:iCs/>
        </w:rPr>
        <w:t xml:space="preserve">mart </w:t>
      </w:r>
      <w:r w:rsidR="0003448A" w:rsidRPr="0003448A">
        <w:rPr>
          <w:i/>
          <w:iCs/>
        </w:rPr>
        <w:t>T</w:t>
      </w:r>
      <w:r w:rsidRPr="0003448A">
        <w:rPr>
          <w:i/>
          <w:iCs/>
        </w:rPr>
        <w:t>oys</w:t>
      </w:r>
      <w:r>
        <w:t xml:space="preserve">). Também </w:t>
      </w:r>
      <w:r w:rsidR="0003448A">
        <w:t>foi feita uma breve introdução ao brinquedo RoPE, descrevendo seus recursos e como ele tem sido aplicado na educação infantil.</w:t>
      </w:r>
      <w:r w:rsidR="007B50E9">
        <w:t xml:space="preserve"> Foram também apresentados alguns trabalhos similares </w:t>
      </w:r>
      <w:r w:rsidR="00C3070F">
        <w:t>envolvendo brinquedos inteligentes</w:t>
      </w:r>
      <w:r w:rsidR="005C52B2">
        <w:t xml:space="preserve"> e </w:t>
      </w:r>
      <w:r w:rsidR="00C3070F">
        <w:t>IOT</w:t>
      </w:r>
    </w:p>
    <w:p w14:paraId="6663D6E2" w14:textId="7F88D0C3" w:rsidR="00AF605B" w:rsidRDefault="00AF605B" w:rsidP="00657051">
      <w:pPr>
        <w:spacing w:before="240" w:after="240" w:line="360" w:lineRule="auto"/>
        <w:ind w:firstLine="705"/>
        <w:jc w:val="both"/>
      </w:pPr>
      <w:r>
        <w:t xml:space="preserve">No </w:t>
      </w:r>
      <w:r w:rsidR="00B61D8B">
        <w:t>terceiro</w:t>
      </w:r>
      <w:r>
        <w:t xml:space="preserve">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r w:rsidR="00657051">
        <w:t>.</w:t>
      </w:r>
    </w:p>
    <w:p w14:paraId="299036F4" w14:textId="77777777" w:rsidR="00657051" w:rsidRDefault="00657051">
      <w:pPr>
        <w:rPr>
          <w:b/>
          <w:smallCaps/>
          <w:sz w:val="32"/>
          <w:szCs w:val="32"/>
        </w:rPr>
      </w:pPr>
      <w:bookmarkStart w:id="13" w:name="_Ref58511737"/>
      <w:r>
        <w:br w:type="page"/>
      </w:r>
    </w:p>
    <w:p w14:paraId="33C14B51" w14:textId="3B4D8FBE" w:rsidR="00AF6174" w:rsidRDefault="00AF6174" w:rsidP="00AF6174">
      <w:pPr>
        <w:pStyle w:val="Ttulo1"/>
        <w:numPr>
          <w:ilvl w:val="0"/>
          <w:numId w:val="2"/>
        </w:numPr>
      </w:pPr>
      <w:r>
        <w:lastRenderedPageBreak/>
        <w:t>FUNDAMENTAÇÃO TEÓRICA</w:t>
      </w:r>
      <w:bookmarkEnd w:id="13"/>
    </w:p>
    <w:p w14:paraId="6A850F01" w14:textId="09077CE8" w:rsidR="00AF6174" w:rsidRPr="00FF6983" w:rsidRDefault="00FF6983">
      <w:pPr>
        <w:spacing w:before="240" w:after="240" w:line="360" w:lineRule="auto"/>
        <w:ind w:firstLine="705"/>
        <w:jc w:val="both"/>
      </w:pPr>
      <w:r>
        <w:t xml:space="preserve">Este capítulo tem como objetivo definir o conceito de </w:t>
      </w:r>
      <w:r>
        <w:rPr>
          <w:i/>
          <w:iCs/>
        </w:rPr>
        <w:t>Smart Toys</w:t>
      </w:r>
      <w:r>
        <w:t xml:space="preserve"> e o que torna um brinquedo inteligente. Em seguida é feita uma apresentação do RoPE, o brinquedo que será trabalhado durante essa pesquisa. Por fim, são analisados alguns trabalhos similares que poderão ajudar no desenvolvimento do projeto.</w:t>
      </w:r>
    </w:p>
    <w:p w14:paraId="60D7F441" w14:textId="0F86B9A0" w:rsidR="003B03AB" w:rsidRDefault="00B259FE" w:rsidP="003B03AB">
      <w:pPr>
        <w:pStyle w:val="Ttulo2"/>
        <w:numPr>
          <w:ilvl w:val="1"/>
          <w:numId w:val="2"/>
        </w:numPr>
      </w:pPr>
      <w:r>
        <w:t>SMART TOYS</w:t>
      </w:r>
    </w:p>
    <w:p w14:paraId="7CE24759" w14:textId="77777777" w:rsidR="00BF1421" w:rsidRDefault="000C0F9B" w:rsidP="007C6EA6">
      <w:pPr>
        <w:spacing w:before="240" w:after="240" w:line="360" w:lineRule="auto"/>
        <w:ind w:firstLine="705"/>
        <w:jc w:val="both"/>
      </w:pPr>
      <w:r w:rsidRPr="000C0F9B">
        <w:t>Os</w:t>
      </w:r>
      <w:r>
        <w:rPr>
          <w:i/>
          <w:iCs/>
        </w:rPr>
        <w:t xml:space="preserve"> </w:t>
      </w:r>
      <w:r w:rsidR="00AD6564">
        <w:rPr>
          <w:i/>
          <w:iCs/>
        </w:rPr>
        <w:t>Smart Toys</w:t>
      </w:r>
      <w:r>
        <w:t>,</w:t>
      </w:r>
      <w:r w:rsidR="00310B70">
        <w:t xml:space="preserve"> também conhecidos como brinquedos tecnológicos </w:t>
      </w:r>
      <w:r>
        <w:t xml:space="preserve">ou brinquedos inteligentes, são um novo tipo de brinquedo que combinam elementos </w:t>
      </w:r>
      <w:r w:rsidR="00310B70">
        <w:t>tecnológicos</w:t>
      </w:r>
      <w:r>
        <w:t xml:space="preserve"> com brinquedos tradicionais </w:t>
      </w:r>
      <w:r>
        <w:fldChar w:fldCharType="begin"/>
      </w:r>
      <w:r>
        <w:instrText xml:space="preserve"> ADDIN ZOTERO_ITEM CSL_CITATION {"citationID":"QMaD6U0k","properties":{"formattedCitation":"(YANG; LU; WU, 2018)","plainCitation":"(YANG; LU; WU, 2018)","noteIndex":0},"citationItems":[{"id":965,"uris":["http://zotero.org/users/5804807/items/L8RYL2X3"],"uri":["http://zotero.org/users/5804807/items/L8RYL2X3"],"itemData":{"id":965,"type":"article-journal","container-title":"Journal of Systems Architecture","DOI":"10.1016/j.sysarc.2018.05.001","ISSN":"13837621","journalAbbreviation":"Journal of Systems Architecture","language":"en","page":"36-48","source":"DOI.org (Crossref)","title":"Smart-toy-edge-computing-oriented data exchange based on blockchain","volume":"87","author":[{"family":"Yang","given":"Jian"},{"family":"Lu","given":"Zhihui"},{"family":"Wu","given":"Jie"}],"issued":{"date-parts":[["2018",6]]}}}],"schema":"https://github.com/citation-style-language/schema/raw/master/csl-citation.json"} </w:instrText>
      </w:r>
      <w:r>
        <w:fldChar w:fldCharType="separate"/>
      </w:r>
      <w:r w:rsidRPr="00D31CF3">
        <w:t>(YANG; LU; WU, 2018)</w:t>
      </w:r>
      <w:r>
        <w:fldChar w:fldCharType="end"/>
      </w:r>
      <w:r>
        <w:t xml:space="preserve">. </w:t>
      </w:r>
      <w:r w:rsidR="00310B70">
        <w:t xml:space="preserve">Em geral, são </w:t>
      </w:r>
      <w:r w:rsidR="007C6EA6">
        <w:t xml:space="preserve">brinquedos que fazem o uso de componentes eletrônicos e microprocessadores controlados por </w:t>
      </w:r>
      <w:r w:rsidR="007C6EA6">
        <w:rPr>
          <w:i/>
          <w:iCs/>
        </w:rPr>
        <w:t>software</w:t>
      </w:r>
      <w:r w:rsidR="007C6EA6">
        <w:t xml:space="preserve"> para interagir com o usuário</w:t>
      </w:r>
      <w:r w:rsidR="00310B70">
        <w:t xml:space="preserve"> </w:t>
      </w:r>
      <w:r w:rsidR="00310B70">
        <w:fldChar w:fldCharType="begin"/>
      </w:r>
      <w:r w:rsidR="00310B70">
        <w:instrText xml:space="preserve"> ADDIN ZOTERO_ITEM CSL_CITATION {"citationID":"meTjMpL2","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310B70">
        <w:fldChar w:fldCharType="separate"/>
      </w:r>
      <w:r w:rsidR="00310B70" w:rsidRPr="00377C5E">
        <w:t>(MASCHERONI; HOLLOWAY, 2017)</w:t>
      </w:r>
      <w:r w:rsidR="00310B70">
        <w:fldChar w:fldCharType="end"/>
      </w:r>
      <w:r w:rsidR="007C6EA6">
        <w:t>.</w:t>
      </w:r>
    </w:p>
    <w:p w14:paraId="3A17B0A5" w14:textId="205DE253" w:rsidR="00BF1421" w:rsidRDefault="00BF1421" w:rsidP="007C6EA6">
      <w:pPr>
        <w:spacing w:before="240" w:after="240" w:line="360" w:lineRule="auto"/>
        <w:ind w:firstLine="705"/>
        <w:jc w:val="both"/>
      </w:pPr>
      <w:r>
        <w:t xml:space="preserve">Segundo </w:t>
      </w:r>
      <w:r>
        <w:fldChar w:fldCharType="begin"/>
      </w:r>
      <w:r>
        <w:instrText xml:space="preserve"> ADDIN ZOTERO_ITEM CSL_CITATION {"citationID":"JVxTRkOl","properties":{"formattedCitation":"(RAFFERTY et al., 2017)","plainCitation":"(RAFFERTY et al., 2017)","noteIndex":0},"citationItems":[{"id":975,"uris":["http://zotero.org/users/5804807/items/N2YE64I5"],"uri":["http://zotero.org/users/5804807/items/N2YE64I5"],"itemData":{"id":975,"type":"paper-conference","abstract":"A smart toy is defined as a device consisting of a physical toy component that connects to one or more toy computing services to facilitate gameplay in the cloud through networking and sensory technologies to enhance the functionality of a traditional toy. A smart toy in this context can be effectively considered an Internet of Things (IoT) with Artificial Intelligence (AI) which can provide Augmented Reality (AR) experiences to users. In this paper, the first assumption is that children do not understand the concept of privacy and the children do not know how to protect themselves online, especially in a social media and cloud environment. The second assumption is that children may disclose private information to smart toys and not be aware of the possible consequences and liabilities. This paper presents a privacy rule conceptual model with the concepts of smart toy, mobile service, device, location, and guidance with related privacy entities: purpose, recipient, obligation, and retention for smart toys. Further the paper also discusses an implementation of the prototype interface with sample scenarios for future research works.","container-title":"Proceedings of the 50th Hawaii International Conference on System Sciences","event":"Hawaii International Conference on System Sciences","language":"en","source":"DOI.org (Crossref)","title":"Towards a Privacy Rule Conceptual Model for Smart Toys","author":[{"family":"Rafferty","given":"Laura"},{"family":"Hung","given":"Patrick C. K"},{"family":"Fantinato","given":"Marcelo"},{"family":"Peres","given":"Sarajane Marques"},{"family":"Iqbal","given":"Farkhund"},{"family":"Kuo","given":"Sy-Yen"},{"family":"Huang","given":"Shih-Chia"}],"issued":{"date-parts":[["2017"]]}}}],"schema":"https://github.com/citation-style-language/schema/raw/master/csl-citation.json"} </w:instrText>
      </w:r>
      <w:r>
        <w:fldChar w:fldCharType="separate"/>
      </w:r>
      <w:r w:rsidRPr="00BF1421">
        <w:t>(RAFFERTY et al., 2017)</w:t>
      </w:r>
      <w:r>
        <w:fldChar w:fldCharType="end"/>
      </w:r>
      <w:r>
        <w:t>, podem ser definidos também como</w:t>
      </w:r>
      <w:r w:rsidR="00910AE9">
        <w:t>,</w:t>
      </w:r>
      <w:r>
        <w:t xml:space="preserve"> um dispositivo constituído por um brinquedo físico </w:t>
      </w:r>
      <w:r w:rsidR="00910AE9">
        <w:t xml:space="preserve">que se </w:t>
      </w:r>
      <w:r>
        <w:t>conecta</w:t>
      </w:r>
      <w:r w:rsidR="00910AE9">
        <w:t xml:space="preserve"> </w:t>
      </w:r>
      <w:r>
        <w:t xml:space="preserve">a um ou mais serviços de computação </w:t>
      </w:r>
      <w:r w:rsidR="00910AE9">
        <w:t>na nuvem através de sensores e de uma rede, a fim de aumentar a funcionalidade de um brinquedo tradicional.</w:t>
      </w:r>
      <w:r>
        <w:t xml:space="preserve"> </w:t>
      </w:r>
    </w:p>
    <w:p w14:paraId="1DB08EEE" w14:textId="40C996BD" w:rsidR="00B20D9C" w:rsidRDefault="00B20D9C" w:rsidP="007C6EA6">
      <w:pPr>
        <w:spacing w:before="240" w:after="240" w:line="360" w:lineRule="auto"/>
        <w:ind w:firstLine="705"/>
        <w:jc w:val="both"/>
      </w:pPr>
      <w:r>
        <w:t>Os brinquedos inteligentes podem usar os mais variados tipos de componentes e sensores</w:t>
      </w:r>
      <w:r w:rsidR="00AD5BF2">
        <w:t>, incluindo</w:t>
      </w:r>
      <w:r>
        <w:t>, câmeras, microfones, acelerômetros, sensores de</w:t>
      </w:r>
      <w:r w:rsidR="00AD5BF2">
        <w:t xml:space="preserve"> proximidade, motores</w:t>
      </w:r>
      <w:r>
        <w:t xml:space="preserve">, giroscópios e </w:t>
      </w:r>
      <w:r w:rsidR="00AD5BF2">
        <w:t xml:space="preserve">dispositivos radiotransmissores, como módulos de Bluetooth e Wi-Fi. Com o auxílio destes componentes os brinquedos são capazes de processar uma maior quantidade de informação para se adaptar às ações do usuário podendo, para isso, empregar estratégias como reconhecimento de padrões em imagens e reconhecimento de fala </w:t>
      </w:r>
      <w:r w:rsidR="00AD5BF2">
        <w:fldChar w:fldCharType="begin"/>
      </w:r>
      <w:r w:rsidR="00AD5BF2">
        <w:instrText xml:space="preserve"> ADDIN ZOTERO_ITEM CSL_CITATION {"citationID":"067S4JTv","properties":{"formattedCitation":"(MASCHERONI; HOLLOWAY, 2019)","plainCitation":"(MASCHERONI; HOLLOWAY, 2019)","noteIndex":0},"citationItems":[{"id":948,"uris":["http://zotero.org/users/5804807/items/MZU37F8L"],"uri":["http://zotero.org/users/5804807/items/MZU37F8L"],"itemData":{"id":948,"type":"book","event-place":"Cham","ISBN":"978-3-030-10897-7","language":"en","note":"DOI: 10.1007/978-3-030-10898-4","publisher":"Springer International Publishing","publisher-place":"Cham","source":"DOI.org (Crossref)","title":"The Internet of Toys: Practices, Affordances and the Political Economy of Children’s Smart Play","title-short":"The Internet of Toys","URL":"http://link.springer.com/10.1007/978-3-030-10898-4","editor":[{"family":"Mascheroni","given":"Giovanna"},{"family":"Holloway","given":"Donell"}],"accessed":{"date-parts":[["2020",12,10]]},"issued":{"date-parts":[["2019"]]}}}],"schema":"https://github.com/citation-style-language/schema/raw/master/csl-citation.json"} </w:instrText>
      </w:r>
      <w:r w:rsidR="00AD5BF2">
        <w:fldChar w:fldCharType="separate"/>
      </w:r>
      <w:r w:rsidR="00AD5BF2" w:rsidRPr="00AD5BF2">
        <w:t>(MASCHERONI; HOLLOWAY, 2019)</w:t>
      </w:r>
      <w:r w:rsidR="00AD5BF2">
        <w:fldChar w:fldCharType="end"/>
      </w:r>
      <w:r w:rsidR="00AD5BF2">
        <w:t>.</w:t>
      </w:r>
    </w:p>
    <w:p w14:paraId="6EDF1476" w14:textId="63885ED2" w:rsidR="00310B70" w:rsidRDefault="003A7928" w:rsidP="007C6EA6">
      <w:pPr>
        <w:spacing w:before="240" w:after="240" w:line="360" w:lineRule="auto"/>
        <w:ind w:firstLine="705"/>
        <w:jc w:val="both"/>
      </w:pPr>
      <w:r>
        <w:t>Do</w:t>
      </w:r>
      <w:r w:rsidR="00310B70">
        <w:t xml:space="preserve"> ponto de vista da sua construção, os brinquedos tecnológicos são classificados em três categorias: brinquedos visuais, brinquedos tangíveis e brinquedos híbridos </w:t>
      </w:r>
      <w:r w:rsidR="00310B70">
        <w:fldChar w:fldCharType="begin"/>
      </w:r>
      <w:r w:rsidR="00310B70">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rsidR="00310B70">
        <w:fldChar w:fldCharType="separate"/>
      </w:r>
      <w:r w:rsidR="00310B70" w:rsidRPr="00C75CED">
        <w:t>(LIN, 2015)</w:t>
      </w:r>
      <w:r w:rsidR="00310B70">
        <w:fldChar w:fldCharType="end"/>
      </w:r>
      <w:r w:rsidR="00310B70">
        <w:t xml:space="preserve">. Os brinquedos visuais são restritos ao mundo virtual, são programas de </w:t>
      </w:r>
      <w:r w:rsidR="00310B70" w:rsidRPr="00DD22CD">
        <w:rPr>
          <w:i/>
          <w:iCs/>
        </w:rPr>
        <w:t>software</w:t>
      </w:r>
      <w:r w:rsidR="00310B70">
        <w:t xml:space="preserve"> que executam no computador, tablet ou smartphone como, por exemplo, o </w:t>
      </w:r>
      <w:r w:rsidR="00310B70" w:rsidRPr="00DD22CD">
        <w:t>ScratchJr</w:t>
      </w:r>
      <w:r w:rsidR="00310B70">
        <w:t xml:space="preserve"> e</w:t>
      </w:r>
      <w:r w:rsidR="00310B70" w:rsidRPr="00DD22CD">
        <w:t xml:space="preserve"> </w:t>
      </w:r>
      <w:r w:rsidR="00310B70">
        <w:t xml:space="preserve">o </w:t>
      </w:r>
      <w:r w:rsidR="00310B70" w:rsidRPr="00DD22CD">
        <w:t>LightBot</w:t>
      </w:r>
      <w:r w:rsidR="00310B70">
        <w:t xml:space="preserve">. </w:t>
      </w:r>
      <w:r w:rsidR="005D47B9">
        <w:t xml:space="preserve">Por outro lado, </w:t>
      </w:r>
      <w:r w:rsidR="00310B70">
        <w:t xml:space="preserve">os brinquedos tangíveis, são aqueles que </w:t>
      </w:r>
      <w:r w:rsidR="00937CB8">
        <w:t xml:space="preserve">permitem a interação com o usuário de forma física. Já os brinquedos híbridos são a combinação dos dois anteriores, de tal forma que, </w:t>
      </w:r>
      <w:r w:rsidR="004729A7">
        <w:t xml:space="preserve">a interação do usuário com o </w:t>
      </w:r>
      <w:r w:rsidR="00937CB8">
        <w:t>brinquedo no mundo físico re</w:t>
      </w:r>
      <w:r>
        <w:t>flete também</w:t>
      </w:r>
      <w:r w:rsidR="00937CB8">
        <w:t xml:space="preserve"> em</w:t>
      </w:r>
      <w:r w:rsidR="004729A7">
        <w:t xml:space="preserve"> uma interação no mundo virtual</w:t>
      </w:r>
      <w:r w:rsidR="00937CB8">
        <w:t>.</w:t>
      </w:r>
    </w:p>
    <w:p w14:paraId="7D65D74A" w14:textId="6A9D7221" w:rsidR="00BF1421" w:rsidRDefault="003A7928" w:rsidP="003A7928">
      <w:pPr>
        <w:spacing w:before="240" w:after="240" w:line="360" w:lineRule="auto"/>
        <w:ind w:firstLine="705"/>
        <w:jc w:val="both"/>
      </w:pPr>
      <w:r>
        <w:lastRenderedPageBreak/>
        <w:t xml:space="preserve">Os </w:t>
      </w:r>
      <w:r>
        <w:rPr>
          <w:i/>
          <w:iCs/>
        </w:rPr>
        <w:t>Smart Toys</w:t>
      </w:r>
      <w:r>
        <w:t xml:space="preserve"> podem ainda ser separados em dois grupos, conectados e não conectados. Os brinquedos conectados são aqueles capazes de </w:t>
      </w:r>
      <w:r w:rsidR="00020E45">
        <w:t>acessar a</w:t>
      </w:r>
      <w:r>
        <w:t xml:space="preserve"> Internet. Este tipo de brinquedo oferece</w:t>
      </w:r>
      <w:r w:rsidR="00020E45">
        <w:t xml:space="preserve"> algumas </w:t>
      </w:r>
      <w:r>
        <w:t>vantagens</w:t>
      </w:r>
      <w:r w:rsidR="00020E45">
        <w:t xml:space="preserve"> </w:t>
      </w:r>
      <w:r>
        <w:t xml:space="preserve">se comparados </w:t>
      </w:r>
      <w:r w:rsidR="00020E45">
        <w:t xml:space="preserve">aos </w:t>
      </w:r>
      <w:r>
        <w:t>demais</w:t>
      </w:r>
      <w:r w:rsidR="00020E45">
        <w:t xml:space="preserve">. Um exemplo é o uso de inteligência artificial (IA) para melhorar a interação com o usuário. Geralmente isso não é possível já que o uso de IA requer um grande poder computacional e os brinquedos costumam ter um </w:t>
      </w:r>
      <w:r w:rsidR="00020E45">
        <w:rPr>
          <w:i/>
          <w:iCs/>
        </w:rPr>
        <w:t>hardware</w:t>
      </w:r>
      <w:r w:rsidR="00020E45">
        <w:t xml:space="preserve"> bastante limitado. Porém, nos brinquedos conectados </w:t>
      </w:r>
      <w:r w:rsidR="00BF1421">
        <w:t>as informações podem ser enviadas para que esse processamento seja realizado na nuvem.</w:t>
      </w:r>
      <w:r w:rsidR="00AB7F6C">
        <w:t xml:space="preserve"> </w:t>
      </w:r>
      <w:r w:rsidR="00BF1421">
        <w:t>Em contrapartida</w:t>
      </w:r>
      <w:r w:rsidR="00AB7F6C">
        <w:t>, possuem diversos problemas relacionados à segurança</w:t>
      </w:r>
      <w:r w:rsidR="0083223A">
        <w:t>.</w:t>
      </w:r>
    </w:p>
    <w:p w14:paraId="3B333C71" w14:textId="664B5380" w:rsidR="00B259FE" w:rsidRDefault="00B259FE" w:rsidP="00B259FE">
      <w:pPr>
        <w:pStyle w:val="Ttulo2"/>
        <w:numPr>
          <w:ilvl w:val="1"/>
          <w:numId w:val="2"/>
        </w:numPr>
      </w:pPr>
      <w:r>
        <w:t>O BRINQUEDO ROPE</w:t>
      </w:r>
    </w:p>
    <w:p w14:paraId="13A5E193" w14:textId="61B9D04C" w:rsidR="00EE70CE" w:rsidRDefault="003C5D8A" w:rsidP="00A02E04">
      <w:pPr>
        <w:spacing w:before="240" w:after="240" w:line="360" w:lineRule="auto"/>
        <w:ind w:firstLine="705"/>
        <w:jc w:val="both"/>
      </w:pPr>
      <w:r>
        <w:t>O</w:t>
      </w:r>
      <w:r w:rsidR="00836AE0">
        <w:t xml:space="preserve"> RoPE</w:t>
      </w:r>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resultado </w:t>
      </w:r>
      <w:r w:rsidR="00A02E04">
        <w:t xml:space="preserve">de mais de 3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Bot</w:t>
      </w:r>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o RoP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lastRenderedPageBreak/>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8"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474D0544" w:rsidR="00100627" w:rsidRDefault="003F5DC9" w:rsidP="00D165AC">
      <w:pPr>
        <w:pStyle w:val="RtulodeFigura"/>
      </w:pPr>
      <w:r>
        <w:t xml:space="preserve">Figura </w:t>
      </w:r>
      <w:r>
        <w:fldChar w:fldCharType="begin"/>
      </w:r>
      <w:r>
        <w:instrText xml:space="preserve"> SEQ Figura \* ARABIC </w:instrText>
      </w:r>
      <w:r>
        <w:fldChar w:fldCharType="separate"/>
      </w:r>
      <w:r w:rsidR="003F739D">
        <w:rPr>
          <w:noProof/>
        </w:rPr>
        <w:t>1</w:t>
      </w:r>
      <w:r>
        <w:fldChar w:fldCharType="end"/>
      </w:r>
      <w:r>
        <w:t xml:space="preserve">. O brinquedo </w:t>
      </w:r>
      <w:r w:rsidR="00FD2B23">
        <w:t xml:space="preserve">de programar </w:t>
      </w:r>
      <w:r>
        <w:t>RoPE</w:t>
      </w:r>
      <w:r w:rsidR="00D165AC">
        <w:t xml:space="preserve"> e sua i</w:t>
      </w:r>
      <w:r w:rsidR="00100627">
        <w:t>nterface de programação</w:t>
      </w:r>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3C85EF8C" w:rsidR="000A2D33" w:rsidRDefault="00902A97" w:rsidP="00902A97">
      <w:pPr>
        <w:spacing w:before="240" w:after="240" w:line="360" w:lineRule="auto"/>
        <w:ind w:firstLine="705"/>
        <w:jc w:val="both"/>
      </w:pPr>
      <w:r>
        <w:t xml:space="preserve">A experiência de brincar com o RoP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6255C5">
        <w:t xml:space="preserve">Figura </w:t>
      </w:r>
      <w:r w:rsidR="006255C5">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RoP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Ao usar o RoP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lastRenderedPageBreak/>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9">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7F427FA2" w:rsidR="00095738" w:rsidRDefault="00095738" w:rsidP="00095738">
      <w:pPr>
        <w:pStyle w:val="RtulodeFigura"/>
      </w:pPr>
      <w:bookmarkStart w:id="14" w:name="_Ref58538584"/>
      <w:r>
        <w:t xml:space="preserve">Figura </w:t>
      </w:r>
      <w:r>
        <w:fldChar w:fldCharType="begin"/>
      </w:r>
      <w:r>
        <w:instrText xml:space="preserve"> SEQ Figura \* ARABIC </w:instrText>
      </w:r>
      <w:r>
        <w:fldChar w:fldCharType="separate"/>
      </w:r>
      <w:r w:rsidR="003F739D">
        <w:rPr>
          <w:noProof/>
        </w:rPr>
        <w:t>2</w:t>
      </w:r>
      <w:r>
        <w:fldChar w:fldCharType="end"/>
      </w:r>
      <w:bookmarkEnd w:id="14"/>
      <w:r>
        <w:t xml:space="preserve">. Tapetes </w:t>
      </w:r>
      <w:r w:rsidR="005577F1">
        <w:t>pedagógicos</w:t>
      </w:r>
      <w:r>
        <w:t xml:space="preserve"> do RoPE</w:t>
      </w:r>
    </w:p>
    <w:p w14:paraId="3306F320" w14:textId="77777777" w:rsidR="00CA7934" w:rsidRDefault="00CA7934" w:rsidP="00B259FE">
      <w:pPr>
        <w:spacing w:before="240" w:after="240" w:line="360" w:lineRule="auto"/>
        <w:ind w:firstLine="705"/>
        <w:jc w:val="both"/>
      </w:pPr>
    </w:p>
    <w:p w14:paraId="4CE554ED" w14:textId="0CE47270" w:rsidR="0080788B" w:rsidRDefault="0080788B" w:rsidP="00B259FE">
      <w:pPr>
        <w:spacing w:before="240" w:after="240" w:line="360" w:lineRule="auto"/>
        <w:ind w:firstLine="705"/>
        <w:jc w:val="both"/>
      </w:pPr>
      <w:r>
        <w:t xml:space="preserve">Do ponto de vista técnico </w:t>
      </w:r>
      <w:r w:rsidRPr="0080788B">
        <w:t>“[...] os pesquisadores que construíram o RoPE priorizaram decisões que pudessem reduzir o custo e tornar o brinquedo aderente a realidade dos núcleos de educação infantil brasileiros”</w:t>
      </w:r>
      <w:r>
        <w:t xml:space="preserve"> </w:t>
      </w:r>
      <w:r w:rsidRPr="0080788B">
        <w:t>(RAABE et al., 2017).</w:t>
      </w:r>
      <w:r>
        <w:t xml:space="preserve"> Por isso, o RoP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6255C5">
        <w:t xml:space="preserve">Tabela </w:t>
      </w:r>
      <w:r w:rsidR="006255C5">
        <w:rPr>
          <w:noProof/>
        </w:rPr>
        <w:t>1</w:t>
      </w:r>
      <w:r w:rsidR="004273B1">
        <w:fldChar w:fldCharType="end"/>
      </w:r>
      <w:r w:rsidR="004273B1">
        <w:t xml:space="preserve"> </w:t>
      </w:r>
      <w:r>
        <w:t xml:space="preserve">mostra uma relação dos </w:t>
      </w:r>
      <w:r w:rsidR="008023A8">
        <w:t xml:space="preserve">principais </w:t>
      </w:r>
      <w:r>
        <w:t>componentes eletrônicos do RoPE.</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76EAA212" w:rsidR="00D865EF" w:rsidRDefault="00D865EF" w:rsidP="00D865EF">
            <w:pPr>
              <w:spacing w:before="60" w:after="60"/>
              <w:jc w:val="center"/>
              <w:rPr>
                <w:sz w:val="18"/>
                <w:szCs w:val="18"/>
              </w:rPr>
            </w:pPr>
            <w:r>
              <w:rPr>
                <w:sz w:val="18"/>
                <w:szCs w:val="18"/>
              </w:rPr>
              <w:t>1x Microcontrolador ATmega328P</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2"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6536A18E" w:rsidR="00D865EF" w:rsidRPr="00812FC5" w:rsidRDefault="00D865EF" w:rsidP="00D865EF">
            <w:pPr>
              <w:spacing w:before="60" w:after="60"/>
              <w:jc w:val="center"/>
              <w:rPr>
                <w:sz w:val="18"/>
                <w:szCs w:val="18"/>
              </w:rPr>
            </w:pPr>
            <w:r>
              <w:rPr>
                <w:sz w:val="18"/>
                <w:szCs w:val="18"/>
              </w:rPr>
              <w:t>Modelo ULN2803A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1x Buzzer</w:t>
            </w:r>
          </w:p>
          <w:p w14:paraId="5F959EF4" w14:textId="22416518" w:rsidR="00D865EF" w:rsidRDefault="00D865EF" w:rsidP="00D865EF">
            <w:pPr>
              <w:spacing w:before="60" w:after="60"/>
              <w:jc w:val="center"/>
              <w:rPr>
                <w:sz w:val="18"/>
                <w:szCs w:val="18"/>
              </w:rPr>
            </w:pPr>
            <w:r>
              <w:rPr>
                <w:sz w:val="18"/>
                <w:szCs w:val="18"/>
              </w:rPr>
              <w:t>Modelo KC-1206</w:t>
            </w:r>
          </w:p>
        </w:tc>
      </w:tr>
    </w:tbl>
    <w:p w14:paraId="3E0BC5BF" w14:textId="1525435A" w:rsidR="0080788B" w:rsidRDefault="00B572CD" w:rsidP="00B572CD">
      <w:pPr>
        <w:pStyle w:val="RtulodeFigura"/>
      </w:pPr>
      <w:bookmarkStart w:id="15" w:name="_Ref58540691"/>
      <w:r>
        <w:t xml:space="preserve">Tabela </w:t>
      </w:r>
      <w:r>
        <w:fldChar w:fldCharType="begin"/>
      </w:r>
      <w:r>
        <w:instrText xml:space="preserve"> SEQ Tabela \* ARABIC </w:instrText>
      </w:r>
      <w:r>
        <w:fldChar w:fldCharType="separate"/>
      </w:r>
      <w:r w:rsidR="006255C5">
        <w:rPr>
          <w:noProof/>
        </w:rPr>
        <w:t>1</w:t>
      </w:r>
      <w:r>
        <w:fldChar w:fldCharType="end"/>
      </w:r>
      <w:bookmarkEnd w:id="15"/>
      <w:r>
        <w:t>. Principais componentes do RoPE</w:t>
      </w:r>
    </w:p>
    <w:p w14:paraId="52412F7F" w14:textId="77777777" w:rsidR="008810BA" w:rsidRDefault="008810BA" w:rsidP="008810BA">
      <w:pPr>
        <w:spacing w:before="240" w:after="240" w:line="360" w:lineRule="auto"/>
        <w:ind w:firstLine="705"/>
        <w:jc w:val="both"/>
      </w:pPr>
      <w:r>
        <w:t xml:space="preserve">O microcontrolador ATmega328P presente no RoPE é o mesmo chip embarcado no Arduino Uno, placa essa muito utilizada no desenvolvimento de protótipos por conta de seus recursos e facilidade de programação. Esse microcontrolador pode ser programado usando a linguagem C/C++ </w:t>
      </w:r>
      <w:r>
        <w:lastRenderedPageBreak/>
        <w:t xml:space="preserve">e possui um conjunto vasto de bibliotecas para trabalhar com os mais variados tipos de componentes, incluindo: motores, sensores, </w:t>
      </w:r>
      <w:r>
        <w:rPr>
          <w:i/>
          <w:iCs/>
        </w:rPr>
        <w:t>displays</w:t>
      </w:r>
      <w:r>
        <w:t xml:space="preserve"> de LCD, entre outros.</w:t>
      </w:r>
    </w:p>
    <w:p w14:paraId="29C7FE32" w14:textId="1FE2159E" w:rsidR="008810BA" w:rsidRPr="00C46509" w:rsidRDefault="008810BA" w:rsidP="008810BA">
      <w:pPr>
        <w:spacing w:before="240" w:after="240" w:line="360" w:lineRule="auto"/>
        <w:ind w:firstLine="705"/>
        <w:jc w:val="both"/>
      </w:pPr>
      <w:r>
        <w:t xml:space="preserve">Embora o RoPE faça o uso de componentes eletrônicos, ele não pode ser considerado um </w:t>
      </w:r>
      <w:r>
        <w:rPr>
          <w:i/>
          <w:iCs/>
        </w:rPr>
        <w:t>Smart Toy</w:t>
      </w:r>
      <w:r>
        <w:t>, pois ele não é capaz de reagir e se adaptar às interações dos usuários.</w:t>
      </w:r>
      <w:r w:rsidR="00C46509">
        <w:t xml:space="preserve"> Também não pode ser considerado um brinquedo conectado, pois não possui acesso à Internet. Espera-se que ao final deste trabalho as modificações realizadas no h</w:t>
      </w:r>
      <w:r w:rsidR="00C46509">
        <w:rPr>
          <w:i/>
          <w:iCs/>
        </w:rPr>
        <w:t>ardware</w:t>
      </w:r>
      <w:r w:rsidR="00C46509">
        <w:t xml:space="preserve"> </w:t>
      </w:r>
      <w:r w:rsidR="00C46509" w:rsidRPr="00C46509">
        <w:t>e</w:t>
      </w:r>
      <w:r w:rsidR="00C46509">
        <w:t xml:space="preserve"> </w:t>
      </w:r>
      <w:r w:rsidR="00C46509">
        <w:rPr>
          <w:i/>
          <w:iCs/>
        </w:rPr>
        <w:t>software</w:t>
      </w:r>
      <w:r w:rsidR="00C46509">
        <w:t xml:space="preserve"> do RoPE transformem-no tanto em um brinquedo inteligente quanto em um brinquedo conectado.</w:t>
      </w:r>
    </w:p>
    <w:p w14:paraId="2EC7A9CB" w14:textId="3E749710" w:rsidR="00CF4CCE" w:rsidRDefault="00CF4CCE" w:rsidP="00CF4CCE">
      <w:pPr>
        <w:pStyle w:val="Ttulo2"/>
        <w:numPr>
          <w:ilvl w:val="1"/>
          <w:numId w:val="2"/>
        </w:numPr>
      </w:pPr>
      <w:r>
        <w:t xml:space="preserve">TRABALHOS </w:t>
      </w:r>
      <w:r w:rsidR="00C26D64">
        <w:t>SIMILARES</w:t>
      </w:r>
    </w:p>
    <w:p w14:paraId="690C53AB" w14:textId="03DD6CAA" w:rsidR="00103CF0" w:rsidRDefault="00C26D64" w:rsidP="00103CF0">
      <w:pPr>
        <w:spacing w:before="240" w:after="240" w:line="360" w:lineRule="auto"/>
        <w:ind w:firstLine="705"/>
        <w:jc w:val="both"/>
      </w:pPr>
      <w:r>
        <w:t>Esta seção tem como objetivo analisar alguns trabalhos similares que possam contribuir com o desenvolvimento do sistema proposto na pesquisa.</w:t>
      </w:r>
    </w:p>
    <w:p w14:paraId="167258A9" w14:textId="47546081" w:rsidR="00103CF0" w:rsidRDefault="00407761" w:rsidP="003566B9">
      <w:pPr>
        <w:pStyle w:val="Ttulo3"/>
        <w:numPr>
          <w:ilvl w:val="2"/>
          <w:numId w:val="2"/>
        </w:numPr>
      </w:pPr>
      <w:r>
        <w:t>Woobo 2019</w:t>
      </w:r>
    </w:p>
    <w:p w14:paraId="3BBFFEF2" w14:textId="7B19D750"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9660AC8" w14:textId="44D6E5F6" w:rsidR="003566B9" w:rsidRDefault="003566B9" w:rsidP="003566B9">
      <w:pPr>
        <w:pStyle w:val="Ttulo3"/>
        <w:numPr>
          <w:ilvl w:val="2"/>
          <w:numId w:val="2"/>
        </w:numPr>
      </w:pPr>
      <w:r>
        <w:t>Huggable</w:t>
      </w:r>
    </w:p>
    <w:p w14:paraId="34CADA52" w14:textId="77777777" w:rsidR="003566B9" w:rsidRDefault="003566B9" w:rsidP="003566B9">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78007E4A" w14:textId="7DE14A21" w:rsidR="003566B9" w:rsidRDefault="003566B9" w:rsidP="003566B9">
      <w:pPr>
        <w:pStyle w:val="Ttulo3"/>
        <w:numPr>
          <w:ilvl w:val="2"/>
          <w:numId w:val="2"/>
        </w:numPr>
      </w:pPr>
      <w:r>
        <w:t>Tactic-Kibo</w:t>
      </w:r>
    </w:p>
    <w:p w14:paraId="40BCE3F9" w14:textId="3555E830" w:rsidR="00D35880" w:rsidRDefault="00D35880" w:rsidP="003566B9">
      <w:pPr>
        <w:spacing w:before="240" w:after="240" w:line="360" w:lineRule="auto"/>
        <w:ind w:firstLine="705"/>
        <w:jc w:val="both"/>
      </w:pPr>
      <w:r>
        <w:t>O Kibo é um brinquedo de programar desenvolvido pel</w:t>
      </w:r>
      <w:r w:rsidR="002F5379">
        <w:t>o</w:t>
      </w:r>
      <w:r>
        <w:t xml:space="preserve"> grupo de pesquisa DevTec da universidade de Tufts University e comercializado pela KinderLab Robotics. Ele foi projetado para trabalhar conceitos fundamentais de engenharia e programação com crianças de 4 a 7 anos </w:t>
      </w:r>
      <w:r w:rsidR="00F4112C">
        <w:fldChar w:fldCharType="begin"/>
      </w:r>
      <w:r w:rsidR="00F4112C">
        <w:instrText xml:space="preserve"> ADDIN ZOTERO_ITEM CSL_CITATION {"citationID":"kamhO3fo","properties":{"formattedCitation":"(ELKIN; SULLIVAN; BERS, 2016)","plainCitation":"(ELKIN; SULLIVAN; BERS, 2016)","noteIndex":0},"citationItems":[{"id":977,"uris":["http://zotero.org/users/5804807/items/8VDK8AH7"],"uri":["http://zotero.org/users/5804807/items/8VDK8AH7"],"itemData":{"id":977,"type":"article-journal","abstract":"KIBO is a developmentally appropriate robotics kit for young children that is programmed using interlocking wooden blocks; no screens or keyboards are required. This study describes a pilot KIBO robotics curriculum at an urban public preschool in Rhode Island and presents data collected on children’s knowledge of foundational programming concepts after completing the curriculum. The curriculum was designed to integrate music, literacy, and design with engineering and robotics. Children (N = 64) from seven preschool classrooms, ranging in age from 3 to 5, participated in the study. Findings indicated that children as young as age 3 could create syntactically correct programs for the KIBO robot, although older preschoolers (closer to age 5) performed better than younger preschoolers on a standardized programming task. Additionally, all students generally performed better on the programming tasks that required them to manipulate less programming instructions. Implications for designing developmentally appropriate curriculum and scaffolding for young children are addressed.","DOI":"10.1080/07380569.2016.1216251","language":"en","page":"169-186","source":"Zotero","title":"Programming with the KIBO Robotics Kit in Preschool Classrooms","author":[{"family":"Elkin","given":"Mollie"},{"family":"Sullivan","given":"Amanda"},{"family":"Bers","given":"Marina Umaschi"}],"issued":{"date-parts":[["2016",9]]}}}],"schema":"https://github.com/citation-style-language/schema/raw/master/csl-citation.json"} </w:instrText>
      </w:r>
      <w:r w:rsidR="00F4112C">
        <w:fldChar w:fldCharType="separate"/>
      </w:r>
      <w:r w:rsidR="00F4112C" w:rsidRPr="00F4112C">
        <w:t>(ELKIN; SULLIVAN; BERS, 2016)</w:t>
      </w:r>
      <w:r w:rsidR="00F4112C">
        <w:fldChar w:fldCharType="end"/>
      </w:r>
      <w:r>
        <w:t>.</w:t>
      </w:r>
    </w:p>
    <w:p w14:paraId="4E306CDE" w14:textId="1AE661F4" w:rsidR="00D66019" w:rsidRDefault="00FC71D9" w:rsidP="00FC71D9">
      <w:pPr>
        <w:spacing w:before="240" w:after="240" w:line="360" w:lineRule="auto"/>
        <w:ind w:firstLine="705"/>
        <w:jc w:val="both"/>
      </w:pPr>
      <w:r>
        <w:lastRenderedPageBreak/>
        <w:t>Ao contrário de outros brinquedos de programar como o RoPE</w:t>
      </w:r>
      <w:r w:rsidR="00B02422">
        <w:t xml:space="preserve">, </w:t>
      </w:r>
      <w:r>
        <w:t xml:space="preserve">o Kibo não possui botões em sua estrutura. Ao invés disso, os algoritmos são desenvolvidos usando blocos de madeira </w:t>
      </w:r>
      <w:r w:rsidR="00B02422">
        <w:t xml:space="preserve">que representam instruções e </w:t>
      </w:r>
      <w:r>
        <w:t>devem ser conecta</w:t>
      </w:r>
      <w:r w:rsidR="00B02422">
        <w:t>dos em sequência u</w:t>
      </w:r>
      <w:r>
        <w:t xml:space="preserve">m ao lado do outro. </w:t>
      </w:r>
      <w:r w:rsidR="00B02422">
        <w:t>O Kibo permite criar programas mais complexos, pois além das instruções básicas como mover-se e girar, ele suporta a programação de laços de repetição.</w:t>
      </w:r>
    </w:p>
    <w:p w14:paraId="5EE3242F" w14:textId="77777777" w:rsidR="003F739D" w:rsidRDefault="003F739D" w:rsidP="003F739D">
      <w:pPr>
        <w:pStyle w:val="Imagem"/>
        <w:keepNext/>
      </w:pPr>
      <w:r>
        <w:drawing>
          <wp:inline distT="0" distB="0" distL="0" distR="0" wp14:anchorId="234C0759" wp14:editId="0043B7C2">
            <wp:extent cx="3740728" cy="1876767"/>
            <wp:effectExtent l="19050" t="19050" r="12700" b="28575"/>
            <wp:docPr id="235" name="Imagem 235"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Kibo-toy-1.jpg"/>
                    <pic:cNvPicPr/>
                  </pic:nvPicPr>
                  <pic:blipFill>
                    <a:blip r:embed="rId14">
                      <a:extLst>
                        <a:ext uri="{28A0092B-C50C-407E-A947-70E740481C1C}">
                          <a14:useLocalDpi xmlns:a14="http://schemas.microsoft.com/office/drawing/2010/main" val="0"/>
                        </a:ext>
                      </a:extLst>
                    </a:blip>
                    <a:stretch>
                      <a:fillRect/>
                    </a:stretch>
                  </pic:blipFill>
                  <pic:spPr>
                    <a:xfrm>
                      <a:off x="0" y="0"/>
                      <a:ext cx="3757426" cy="1885145"/>
                    </a:xfrm>
                    <a:prstGeom prst="rect">
                      <a:avLst/>
                    </a:prstGeom>
                    <a:ln w="3175">
                      <a:solidFill>
                        <a:schemeClr val="tx1"/>
                      </a:solidFill>
                    </a:ln>
                  </pic:spPr>
                </pic:pic>
              </a:graphicData>
            </a:graphic>
          </wp:inline>
        </w:drawing>
      </w:r>
    </w:p>
    <w:p w14:paraId="096052BE" w14:textId="100FED7B" w:rsidR="00D66019" w:rsidRDefault="003F739D" w:rsidP="003F739D">
      <w:pPr>
        <w:pStyle w:val="RtulodeFigura"/>
      </w:pPr>
      <w:r>
        <w:t xml:space="preserve">Figura </w:t>
      </w:r>
      <w:r>
        <w:fldChar w:fldCharType="begin"/>
      </w:r>
      <w:r>
        <w:instrText xml:space="preserve"> SEQ Figura \* ARABIC </w:instrText>
      </w:r>
      <w:r>
        <w:fldChar w:fldCharType="separate"/>
      </w:r>
      <w:r>
        <w:rPr>
          <w:noProof/>
        </w:rPr>
        <w:t>3</w:t>
      </w:r>
      <w:r>
        <w:fldChar w:fldCharType="end"/>
      </w:r>
      <w:r>
        <w:t>. O brinquedo Kibo</w:t>
      </w:r>
    </w:p>
    <w:p w14:paraId="66F78B5B" w14:textId="705D3611" w:rsidR="00C34365" w:rsidRDefault="00C34365" w:rsidP="00C34365">
      <w:pPr>
        <w:spacing w:before="240" w:after="240" w:line="360" w:lineRule="auto"/>
        <w:ind w:firstLine="705"/>
        <w:jc w:val="both"/>
      </w:pPr>
      <w:r>
        <w:t>Além dos blocos de programar, o Kibo possui um conjunto de componentes</w:t>
      </w:r>
      <w:r w:rsidR="000F702A">
        <w:t xml:space="preserve"> robóticos</w:t>
      </w:r>
      <w:r>
        <w:t xml:space="preserve"> que podem ser acoplados a ele para trabalhar os conceitos de engenharia. Dentre os componentes estão, rodas, motores, luzes</w:t>
      </w:r>
      <w:r w:rsidR="000F702A">
        <w:t xml:space="preserve"> e vários tipos de sensores. Além disso, o kit também contém adesivos que permitem às crianças personalizá-lo </w:t>
      </w:r>
      <w:r w:rsidR="000F702A">
        <w:fldChar w:fldCharType="begin"/>
      </w:r>
      <w:r w:rsidR="000F702A">
        <w:instrText xml:space="preserve"> ADDIN ZOTERO_ITEM CSL_CITATION {"citationID":"mhFIJ4fY","properties":{"formattedCitation":"(SULLIVAN et al., 2015)","plainCitation":"(SULLIVAN et al., 2015)","noteIndex":0},"citationItems":[{"id":981,"uris":["http://zotero.org/users/5804807/items/AWL2UM8R"],"uri":["http://zotero.org/users/5804807/items/AWL2UM8R"],"itemData":{"id":981,"type":"article-journal","abstract":"Robotics offers a playful and tangible way for young children to engage with technology and engineering concepts during their foundational early childhood years. This paper describes the development of KIBO, a newly created robotics kit for children ages 4-7 developed at Tufts University through funding from the National Science Foundation. Designed explicitly for very young children, the KIBO kit has gone through several design iterations based on feedback from teachers and children over the past three years. The newest version of KIBO allows young children to become engineers by constructing robots using motors, sensors, and craft materials. Children also become programmers by exploring sequences, loops, and variables. In line with screen-time recommendations for young children, KIBO is programmed to move using tangible programming blocks- no computer, tablet, or screen required.","language":"en","page":"4","source":"Zotero","title":"KIBO Robot Demo: Engaging Young Children in Programming and Engineering","author":[{"family":"Sullivan","given":"Amanda"},{"family":"Elkin","given":"Mollie"},{"family":"Bers","given":"Marina Umaschi"},{"family":"Bers","given":"Marina"}],"issued":{"date-parts":[["2015"]]}}}],"schema":"https://github.com/citation-style-language/schema/raw/master/csl-citation.json"} </w:instrText>
      </w:r>
      <w:r w:rsidR="000F702A">
        <w:fldChar w:fldCharType="separate"/>
      </w:r>
      <w:r w:rsidR="000F702A" w:rsidRPr="000F702A">
        <w:t>(SULLIVAN et al., 2015)</w:t>
      </w:r>
      <w:r w:rsidR="000F702A">
        <w:fldChar w:fldCharType="end"/>
      </w:r>
      <w:r w:rsidR="000F702A">
        <w:t>.</w:t>
      </w:r>
    </w:p>
    <w:p w14:paraId="42F00F8E" w14:textId="1E454BB0" w:rsidR="00B40296" w:rsidRDefault="00B40296" w:rsidP="00C34365">
      <w:pPr>
        <w:spacing w:before="240" w:after="240" w:line="360" w:lineRule="auto"/>
        <w:ind w:firstLine="705"/>
        <w:jc w:val="both"/>
      </w:pPr>
      <w:r>
        <w:t>O Kibo é considerado um trabalho similar porque, além de também ser um brinquedo de programar, como o RoPE, ele é um dos únicos brinquedos tecnológicos na literatura a ser utilizado para a avaliação do pensamento computacional</w:t>
      </w:r>
      <w:r w:rsidR="00EB0570">
        <w:t>, mostrando que isso é possível</w:t>
      </w:r>
      <w:bookmarkStart w:id="16" w:name="_GoBack"/>
      <w:bookmarkEnd w:id="16"/>
      <w:r>
        <w:t>.</w:t>
      </w:r>
      <w:r w:rsidR="00103891">
        <w:t xml:space="preserve"> Em seu trabalho, </w:t>
      </w:r>
      <w:r w:rsidR="00103891">
        <w:fldChar w:fldCharType="begin"/>
      </w:r>
      <w:r w:rsidR="00103891">
        <w:instrText xml:space="preserve"> ADDIN ZOTERO_ITEM CSL_CITATION {"citationID":"36DYG0KI","properties":{"formattedCitation":"(EMILY RELKIN et al., 2018)","plainCitation":"(EMILY RELKIN et al., 2018)","noteIndex":0},"citationItems":[{"id":20,"uris":["http://zotero.org/users/5804807/items/5XZXA3HG"],"uri":["http://zotero.org/users/5804807/items/5XZXA3HG"],"itemData":{"id":20,"type":"thesis","abstract":"Computational thinking (CT) is a category of thought processes that allows framing and solving problems with computers, robots and other computational devices.  The development of CT abilitiesthrough computational learning is increasingly vital to success in our technologically-oriented society.  A major barrier to computational learning in schools is the current lack of validated instruments for assessing CT abilities in young children.  We have developed a new CT assessment instrument called “TACTIC-KIBO” (Tufts Assessment of Computational Thinking In Children -KIBOversion). This instrument uses the KIBO programmable robot to evaluate the CT abilities of kindergarten and early elementary school children in classroom or research settings.  TACTIC-KIBO rates overall CT ability into four levels by evaluating performance in seven CT categories that are based upon Bers’ Developmentally Appropriate Seven Powerful Ideas of Computational Thinking (Bers 2018). In a pilot study, fifteen 5-7-year olds with various levels of past exposure to the KIBO robot were assessed with this new instrument. The children were also videotaped as they engaged in structured interactive play sessions with the KIBO robot to allow their CT skills to be rated independently by researchers with expertise in assessing CT. Results show a high correlation (r=0.895, p &lt;0.001) between the ratings made with TACTIC-KIBO and expert assessments.  TACTIC-KIBO could be easily administered and scored for children with a wide range of CT abilities in an average of 16 minutes per child.  Expert ratings of interactive play sessions took longer to perform and were subject to inter-rater variability.  Detailed analysis of participants’ responses reveals potential areas in which TACTIC-KIBO can be improved in the future. Results of this pilot study are encouraging and provide support for the further development of TACTIC-KIBO as a practical assessment tool for educators and researchers to use when measuring CT abilities in young children","publisher":"Tufts University","title":"Assessing Young Children’s Computational Thinking Abilities","URL":"https://sites.tufts.edu/devtech/files/2015/10/Relkin-thesis.pdf","author":[{"literal":"Emily Relkin"},{"literal":"Marina Umaschi Bers"},{"literal":"Martha Pott"},{"literal":"Brian Gravel"}],"issued":{"date-parts":[["2018"]]}}}],"schema":"https://github.com/citation-style-language/schema/raw/master/csl-citation.json"} </w:instrText>
      </w:r>
      <w:r w:rsidR="00103891">
        <w:fldChar w:fldCharType="separate"/>
      </w:r>
      <w:r w:rsidR="00103891" w:rsidRPr="00103891">
        <w:t>(EMILY RELKIN et al., 2018)</w:t>
      </w:r>
      <w:r w:rsidR="00103891">
        <w:fldChar w:fldCharType="end"/>
      </w:r>
      <w:r w:rsidR="00103891">
        <w:t xml:space="preserve">, </w:t>
      </w:r>
      <w:r w:rsidR="004E425D">
        <w:t>usou</w:t>
      </w:r>
      <w:r w:rsidR="00BD3186">
        <w:t xml:space="preserve"> o Kibo como ferramenta para a aplicação d</w:t>
      </w:r>
      <w:r w:rsidR="004E425D">
        <w:t>e um conjunto de métricas de avaliação do pensamento computacional. O projeto foi batizado de Tactic-Kibo (</w:t>
      </w:r>
      <w:r w:rsidR="004E425D" w:rsidRPr="004E425D">
        <w:t>Tufts Assessment of Computational Thinking In Children</w:t>
      </w:r>
      <w:r w:rsidR="004E425D">
        <w:t xml:space="preserve"> – Kibo version)</w:t>
      </w:r>
    </w:p>
    <w:p w14:paraId="62385647" w14:textId="77777777" w:rsidR="00430D02" w:rsidRDefault="00430D02">
      <w:pPr>
        <w:rPr>
          <w:b/>
          <w:smallCaps/>
          <w:sz w:val="32"/>
          <w:szCs w:val="32"/>
        </w:rPr>
      </w:pPr>
      <w:r>
        <w:br w:type="page"/>
      </w:r>
    </w:p>
    <w:p w14:paraId="1E2DBA30" w14:textId="34A96945" w:rsidR="00770D8C" w:rsidRDefault="00770D8C" w:rsidP="00770D8C">
      <w:pPr>
        <w:pStyle w:val="Ttulo1"/>
        <w:numPr>
          <w:ilvl w:val="0"/>
          <w:numId w:val="2"/>
        </w:numPr>
      </w:pPr>
      <w:r>
        <w:lastRenderedPageBreak/>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7" w:name="_Ref58345763"/>
      <w:r>
        <w:t xml:space="preserve">MÓDULO </w:t>
      </w:r>
      <w:r w:rsidR="009211D4">
        <w:t>WIFI ESP</w:t>
      </w:r>
      <w:r w:rsidR="00DD3DD6">
        <w:t>-</w:t>
      </w:r>
      <w:r w:rsidR="009211D4">
        <w:t>01</w:t>
      </w:r>
      <w:bookmarkEnd w:id="17"/>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RoP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6B924651"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w:t>
      </w:r>
      <w:r w:rsidR="000908B7">
        <w:lastRenderedPageBreak/>
        <w:t xml:space="preserve">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6255C5" w:rsidRPr="00AC0DF8">
        <w:t xml:space="preserve">Figura </w:t>
      </w:r>
      <w:r w:rsidR="006255C5">
        <w:rPr>
          <w:noProof/>
        </w:rPr>
        <w:t>3</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5"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295E9668" w:rsidR="00E33AAB" w:rsidRPr="00AC0DF8" w:rsidRDefault="00AC0DF8" w:rsidP="00EC2CD3">
      <w:pPr>
        <w:pStyle w:val="RtulodeFigura"/>
      </w:pPr>
      <w:bookmarkStart w:id="18" w:name="_Ref57996960"/>
      <w:r w:rsidRPr="00AC0DF8">
        <w:t xml:space="preserve">Figura </w:t>
      </w:r>
      <w:r w:rsidR="0009579D">
        <w:fldChar w:fldCharType="begin"/>
      </w:r>
      <w:r w:rsidR="0009579D">
        <w:instrText xml:space="preserve"> SEQ Figura \* ARABIC </w:instrText>
      </w:r>
      <w:r w:rsidR="0009579D">
        <w:fldChar w:fldCharType="separate"/>
      </w:r>
      <w:r w:rsidR="003F739D">
        <w:rPr>
          <w:noProof/>
        </w:rPr>
        <w:t>4</w:t>
      </w:r>
      <w:r w:rsidR="0009579D">
        <w:rPr>
          <w:noProof/>
        </w:rPr>
        <w:fldChar w:fldCharType="end"/>
      </w:r>
      <w:bookmarkEnd w:id="18"/>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9" w:name="_4bck68ddbs4j" w:colFirst="0" w:colLast="0"/>
      <w:bookmarkEnd w:id="19"/>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w:t>
      </w:r>
      <w:r w:rsidR="005C2AD0">
        <w:lastRenderedPageBreak/>
        <w:t xml:space="preserve">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13AD6380"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6255C5">
        <w:t xml:space="preserve">Figura </w:t>
      </w:r>
      <w:r w:rsidR="006255C5">
        <w:rPr>
          <w:noProof/>
        </w:rPr>
        <w:t>4</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20" w:name="_MON_1668640684"/>
          <w:bookmarkEnd w:id="20"/>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4pt" o:ole="">
                  <v:imagedata r:id="rId16" o:title=""/>
                </v:shape>
                <o:OLEObject Type="Embed" ProgID="Word.OpenDocumentText.12" ShapeID="_x0000_i1025" DrawAspect="Content" ObjectID="_1669178717" r:id="rId17"/>
              </w:object>
            </w:r>
          </w:p>
        </w:tc>
      </w:tr>
    </w:tbl>
    <w:p w14:paraId="6BD19FB4" w14:textId="16563F65" w:rsidR="00C468BA" w:rsidRPr="004E1DE0" w:rsidRDefault="00900C8C" w:rsidP="00900C8C">
      <w:pPr>
        <w:pStyle w:val="RtulodeFigura"/>
      </w:pPr>
      <w:bookmarkStart w:id="21" w:name="_Ref58028050"/>
      <w:r>
        <w:t xml:space="preserve">Figura </w:t>
      </w:r>
      <w:r w:rsidR="0009579D">
        <w:fldChar w:fldCharType="begin"/>
      </w:r>
      <w:r w:rsidR="0009579D">
        <w:instrText xml:space="preserve"> SEQ Figura \* ARABIC </w:instrText>
      </w:r>
      <w:r w:rsidR="0009579D">
        <w:fldChar w:fldCharType="separate"/>
      </w:r>
      <w:r w:rsidR="003F739D">
        <w:rPr>
          <w:noProof/>
        </w:rPr>
        <w:t>5</w:t>
      </w:r>
      <w:r w:rsidR="0009579D">
        <w:rPr>
          <w:noProof/>
        </w:rPr>
        <w:fldChar w:fldCharType="end"/>
      </w:r>
      <w:bookmarkEnd w:id="21"/>
      <w:r>
        <w:t>. Exemplo de código para atualização OTA</w:t>
      </w:r>
    </w:p>
    <w:p w14:paraId="736323CC" w14:textId="1A584000" w:rsidR="008E2A43" w:rsidRDefault="003A0B58" w:rsidP="00D16FDD">
      <w:pPr>
        <w:spacing w:before="240" w:after="240" w:line="360" w:lineRule="auto"/>
        <w:ind w:firstLine="709"/>
        <w:jc w:val="both"/>
      </w:pPr>
      <w:bookmarkStart w:id="22"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8">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3C10A9B" w:rsidR="00905EFD" w:rsidRDefault="00905EFD" w:rsidP="00905EFD">
      <w:pPr>
        <w:pStyle w:val="RtulodeFigura"/>
      </w:pPr>
      <w:bookmarkStart w:id="23" w:name="_Ref58088001"/>
      <w:r>
        <w:t xml:space="preserve">Figura </w:t>
      </w:r>
      <w:r w:rsidR="0009579D">
        <w:fldChar w:fldCharType="begin"/>
      </w:r>
      <w:r w:rsidR="0009579D">
        <w:instrText xml:space="preserve"> SEQ Figura \* ARABIC </w:instrText>
      </w:r>
      <w:r w:rsidR="0009579D">
        <w:fldChar w:fldCharType="separate"/>
      </w:r>
      <w:r w:rsidR="003F739D">
        <w:rPr>
          <w:noProof/>
        </w:rPr>
        <w:t>6</w:t>
      </w:r>
      <w:r w:rsidR="0009579D">
        <w:rPr>
          <w:noProof/>
        </w:rPr>
        <w:fldChar w:fldCharType="end"/>
      </w:r>
      <w:bookmarkEnd w:id="23"/>
      <w:r>
        <w:t>. Rede SofAP e página web hospedada no ESP8266</w:t>
      </w:r>
    </w:p>
    <w:p w14:paraId="1279F2F0" w14:textId="23FE9DB3"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6255C5">
        <w:t xml:space="preserve">Figura </w:t>
      </w:r>
      <w:r w:rsidR="006255C5">
        <w:rPr>
          <w:noProof/>
        </w:rPr>
        <w:t>5</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6255C5">
        <w:t xml:space="preserve">Figura </w:t>
      </w:r>
      <w:r w:rsidR="006255C5">
        <w:rPr>
          <w:noProof/>
        </w:rPr>
        <w:t>6</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4" w:name="_MON_1668670727"/>
          <w:bookmarkEnd w:id="24"/>
          <w:p w14:paraId="5EB3C842" w14:textId="39F485EA" w:rsidR="00E016D3" w:rsidRDefault="00675E8E" w:rsidP="00C31EE4">
            <w:pPr>
              <w:jc w:val="both"/>
            </w:pPr>
            <w:r>
              <w:object w:dxaOrig="8504" w:dyaOrig="5082" w14:anchorId="536EA9E7">
                <v:shape id="_x0000_i1026" type="#_x0000_t75" style="width:425pt;height:252pt" o:ole="">
                  <v:imagedata r:id="rId19" o:title=""/>
                </v:shape>
                <o:OLEObject Type="Embed" ProgID="Word.OpenDocumentText.12" ShapeID="_x0000_i1026" DrawAspect="Content" ObjectID="_1669178718" r:id="rId20"/>
              </w:object>
            </w:r>
          </w:p>
        </w:tc>
      </w:tr>
    </w:tbl>
    <w:p w14:paraId="34001C5D" w14:textId="63F5D244" w:rsidR="00C31EE4" w:rsidRDefault="002459C7" w:rsidP="001C3459">
      <w:pPr>
        <w:pStyle w:val="RtulodeFigura"/>
      </w:pPr>
      <w:bookmarkStart w:id="25" w:name="_Ref58087536"/>
      <w:r>
        <w:t xml:space="preserve">Figura </w:t>
      </w:r>
      <w:r w:rsidR="0009579D">
        <w:fldChar w:fldCharType="begin"/>
      </w:r>
      <w:r w:rsidR="0009579D">
        <w:instrText xml:space="preserve"> SEQ Figura \* ARABIC </w:instrText>
      </w:r>
      <w:r w:rsidR="0009579D">
        <w:fldChar w:fldCharType="separate"/>
      </w:r>
      <w:r w:rsidR="003F739D">
        <w:rPr>
          <w:noProof/>
        </w:rPr>
        <w:t>7</w:t>
      </w:r>
      <w:r w:rsidR="0009579D">
        <w:rPr>
          <w:noProof/>
        </w:rPr>
        <w:fldChar w:fldCharType="end"/>
      </w:r>
      <w:bookmarkEnd w:id="25"/>
      <w:r>
        <w:t>. Código para configuração do RoPE</w:t>
      </w:r>
    </w:p>
    <w:p w14:paraId="6977880E" w14:textId="037AEFEA"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6255C5" w:rsidRPr="00BD74DA">
        <w:t xml:space="preserve">Tabela </w:t>
      </w:r>
      <w:r w:rsidR="006255C5">
        <w:rPr>
          <w:noProof/>
        </w:rPr>
        <w:t>2</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4D7CBC12" w:rsidR="005E2B08" w:rsidRDefault="005E2B08" w:rsidP="005E2B08">
      <w:pPr>
        <w:pStyle w:val="RtulodeFigura"/>
      </w:pPr>
      <w:bookmarkStart w:id="26" w:name="_Ref58093393"/>
      <w:r w:rsidRPr="00BD74DA">
        <w:t xml:space="preserve">Tabela </w:t>
      </w:r>
      <w:r>
        <w:fldChar w:fldCharType="begin"/>
      </w:r>
      <w:r>
        <w:instrText xml:space="preserve"> SEQ Tabela \* ARABIC </w:instrText>
      </w:r>
      <w:r>
        <w:fldChar w:fldCharType="separate"/>
      </w:r>
      <w:r w:rsidR="006255C5">
        <w:rPr>
          <w:noProof/>
        </w:rPr>
        <w:t>2</w:t>
      </w:r>
      <w:r>
        <w:rPr>
          <w:noProof/>
        </w:rPr>
        <w:fldChar w:fldCharType="end"/>
      </w:r>
      <w:bookmarkEnd w:id="26"/>
      <w:r w:rsidRPr="00BD74DA">
        <w:t>. Comparação de hardware entre o ATmega328p e o ESP8266</w:t>
      </w:r>
    </w:p>
    <w:p w14:paraId="3A2AD570" w14:textId="77777777" w:rsidR="00900C8C" w:rsidRDefault="00900C8C" w:rsidP="00900C8C">
      <w:pPr>
        <w:pStyle w:val="Ttulo2"/>
        <w:numPr>
          <w:ilvl w:val="1"/>
          <w:numId w:val="2"/>
        </w:numPr>
      </w:pPr>
      <w:bookmarkStart w:id="27" w:name="_Ref58383562"/>
      <w:r>
        <w:t>PROTOCOLO MQTT</w:t>
      </w:r>
      <w:bookmarkEnd w:id="27"/>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C34365" w:rsidRPr="00087297" w:rsidRDefault="00C34365" w:rsidP="00087297">
                                  <w:pPr>
                                    <w:jc w:val="center"/>
                                    <w:rPr>
                                      <w:color w:val="000000"/>
                                      <w:sz w:val="20"/>
                                      <w:szCs w:val="20"/>
                                    </w:rPr>
                                  </w:pPr>
                                  <w:r w:rsidRPr="00087297">
                                    <w:rPr>
                                      <w:color w:val="000000"/>
                                      <w:sz w:val="20"/>
                                      <w:szCs w:val="20"/>
                                    </w:rPr>
                                    <w:t>Assinante</w:t>
                                  </w:r>
                                </w:p>
                                <w:p w14:paraId="203C8C11" w14:textId="77777777" w:rsidR="00C34365" w:rsidRPr="00087297" w:rsidRDefault="00C34365"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C34365" w:rsidRPr="00087297" w:rsidRDefault="00C34365" w:rsidP="00087297">
                            <w:pPr>
                              <w:jc w:val="center"/>
                              <w:rPr>
                                <w:color w:val="000000"/>
                                <w:sz w:val="20"/>
                                <w:szCs w:val="20"/>
                              </w:rPr>
                            </w:pPr>
                            <w:r w:rsidRPr="00087297">
                              <w:rPr>
                                <w:color w:val="000000"/>
                                <w:sz w:val="20"/>
                                <w:szCs w:val="20"/>
                              </w:rPr>
                              <w:t>Assinante</w:t>
                            </w:r>
                          </w:p>
                          <w:p w14:paraId="203C8C11" w14:textId="77777777" w:rsidR="00C34365" w:rsidRPr="00087297" w:rsidRDefault="00C34365"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C34365" w:rsidRPr="00E705E7" w:rsidRDefault="00C34365"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C34365" w:rsidRPr="00E705E7" w:rsidRDefault="00C34365"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C34365" w:rsidRPr="00E705E7" w:rsidRDefault="00C34365"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C34365" w:rsidRPr="00E705E7" w:rsidRDefault="00C34365"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C34365" w:rsidRPr="00E705E7" w:rsidRDefault="00C34365">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C34365" w:rsidRPr="00E705E7" w:rsidRDefault="00C34365">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C34365" w:rsidRPr="00087297" w:rsidRDefault="00C34365" w:rsidP="00087297">
                                  <w:pPr>
                                    <w:jc w:val="center"/>
                                    <w:rPr>
                                      <w:color w:val="000000"/>
                                      <w:sz w:val="20"/>
                                      <w:szCs w:val="20"/>
                                    </w:rPr>
                                  </w:pPr>
                                  <w:r w:rsidRPr="00087297">
                                    <w:rPr>
                                      <w:color w:val="000000"/>
                                      <w:sz w:val="20"/>
                                      <w:szCs w:val="20"/>
                                    </w:rPr>
                                    <w:t>Editor</w:t>
                                  </w:r>
                                </w:p>
                                <w:p w14:paraId="17AF73FA" w14:textId="77777777" w:rsidR="00C34365" w:rsidRPr="00087297" w:rsidRDefault="00C34365"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C34365" w:rsidRPr="00087297" w:rsidRDefault="00C34365" w:rsidP="00087297">
                            <w:pPr>
                              <w:jc w:val="center"/>
                              <w:rPr>
                                <w:color w:val="000000"/>
                                <w:sz w:val="20"/>
                                <w:szCs w:val="20"/>
                              </w:rPr>
                            </w:pPr>
                            <w:r w:rsidRPr="00087297">
                              <w:rPr>
                                <w:color w:val="000000"/>
                                <w:sz w:val="20"/>
                                <w:szCs w:val="20"/>
                              </w:rPr>
                              <w:t>Editor</w:t>
                            </w:r>
                          </w:p>
                          <w:p w14:paraId="17AF73FA" w14:textId="77777777" w:rsidR="00C34365" w:rsidRPr="00087297" w:rsidRDefault="00C34365"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C34365" w:rsidRPr="00087297" w:rsidRDefault="00C34365" w:rsidP="00087297">
                                  <w:pPr>
                                    <w:jc w:val="center"/>
                                    <w:rPr>
                                      <w:color w:val="000000"/>
                                      <w:sz w:val="20"/>
                                      <w:szCs w:val="20"/>
                                    </w:rPr>
                                  </w:pPr>
                                  <w:r w:rsidRPr="00087297">
                                    <w:rPr>
                                      <w:color w:val="000000"/>
                                      <w:sz w:val="20"/>
                                      <w:szCs w:val="20"/>
                                    </w:rPr>
                                    <w:t>Editor</w:t>
                                  </w:r>
                                </w:p>
                                <w:p w14:paraId="2EC043E9" w14:textId="77777777" w:rsidR="00C34365" w:rsidRPr="00087297" w:rsidRDefault="00C34365"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C34365" w:rsidRPr="00087297" w:rsidRDefault="00C34365" w:rsidP="00087297">
                            <w:pPr>
                              <w:jc w:val="center"/>
                              <w:rPr>
                                <w:color w:val="000000"/>
                                <w:sz w:val="20"/>
                                <w:szCs w:val="20"/>
                              </w:rPr>
                            </w:pPr>
                            <w:r w:rsidRPr="00087297">
                              <w:rPr>
                                <w:color w:val="000000"/>
                                <w:sz w:val="20"/>
                                <w:szCs w:val="20"/>
                              </w:rPr>
                              <w:t>Editor</w:t>
                            </w:r>
                          </w:p>
                          <w:p w14:paraId="2EC043E9" w14:textId="77777777" w:rsidR="00C34365" w:rsidRPr="00087297" w:rsidRDefault="00C34365"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C34365" w:rsidRPr="00087297" w:rsidRDefault="00C34365"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C34365" w:rsidRPr="00087297" w:rsidRDefault="00C34365"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C34365" w:rsidRPr="00087297" w:rsidRDefault="00C34365" w:rsidP="00087297">
                                  <w:pPr>
                                    <w:jc w:val="center"/>
                                    <w:rPr>
                                      <w:color w:val="000000"/>
                                      <w:sz w:val="20"/>
                                      <w:szCs w:val="20"/>
                                    </w:rPr>
                                  </w:pPr>
                                  <w:r w:rsidRPr="00087297">
                                    <w:rPr>
                                      <w:color w:val="000000"/>
                                      <w:sz w:val="20"/>
                                      <w:szCs w:val="20"/>
                                    </w:rPr>
                                    <w:t>Assinante</w:t>
                                  </w:r>
                                </w:p>
                                <w:p w14:paraId="393C04A5" w14:textId="77777777" w:rsidR="00C34365" w:rsidRPr="00087297" w:rsidRDefault="00C34365"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C34365" w:rsidRPr="00087297" w:rsidRDefault="00C34365" w:rsidP="00087297">
                            <w:pPr>
                              <w:jc w:val="center"/>
                              <w:rPr>
                                <w:color w:val="000000"/>
                                <w:sz w:val="20"/>
                                <w:szCs w:val="20"/>
                              </w:rPr>
                            </w:pPr>
                            <w:r w:rsidRPr="00087297">
                              <w:rPr>
                                <w:color w:val="000000"/>
                                <w:sz w:val="20"/>
                                <w:szCs w:val="20"/>
                              </w:rPr>
                              <w:t>Assinante</w:t>
                            </w:r>
                          </w:p>
                          <w:p w14:paraId="393C04A5" w14:textId="77777777" w:rsidR="00C34365" w:rsidRPr="00087297" w:rsidRDefault="00C34365" w:rsidP="00087297">
                            <w:pPr>
                              <w:jc w:val="center"/>
                              <w:rPr>
                                <w:color w:val="000000"/>
                                <w:sz w:val="20"/>
                                <w:szCs w:val="20"/>
                              </w:rPr>
                            </w:pPr>
                            <w:r>
                              <w:rPr>
                                <w:color w:val="000000"/>
                                <w:sz w:val="20"/>
                                <w:szCs w:val="20"/>
                              </w:rPr>
                              <w:t>X</w:t>
                            </w:r>
                          </w:p>
                        </w:txbxContent>
                      </v:textbox>
                    </v:roundrect>
                  </w:pict>
                </mc:Fallback>
              </mc:AlternateContent>
            </w:r>
          </w:p>
        </w:tc>
      </w:tr>
    </w:tbl>
    <w:p w14:paraId="7F6CE4D1" w14:textId="1E00261D" w:rsidR="00273353" w:rsidRPr="00590441" w:rsidRDefault="00273353" w:rsidP="00590441">
      <w:pPr>
        <w:pStyle w:val="Legenda"/>
      </w:pPr>
      <w:bookmarkStart w:id="28" w:name="_gctqhwbh63v0"/>
      <w:bookmarkStart w:id="29" w:name="_t00t96r2893a"/>
      <w:bookmarkStart w:id="30" w:name="_Ref57849743"/>
      <w:bookmarkEnd w:id="28"/>
      <w:bookmarkEnd w:id="29"/>
      <w:r w:rsidRPr="00590441">
        <w:t xml:space="preserve">Figura </w:t>
      </w:r>
      <w:r w:rsidR="0009579D">
        <w:fldChar w:fldCharType="begin"/>
      </w:r>
      <w:r w:rsidR="0009579D">
        <w:instrText xml:space="preserve"> SEQ Figura \* ARABIC </w:instrText>
      </w:r>
      <w:r w:rsidR="0009579D">
        <w:fldChar w:fldCharType="separate"/>
      </w:r>
      <w:r w:rsidR="003F739D">
        <w:rPr>
          <w:noProof/>
        </w:rPr>
        <w:t>8</w:t>
      </w:r>
      <w:r w:rsidR="0009579D">
        <w:rPr>
          <w:noProof/>
        </w:rPr>
        <w:fldChar w:fldCharType="end"/>
      </w:r>
      <w:bookmarkEnd w:id="30"/>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31" w:name="_9imir1lazk8" w:colFirst="0" w:colLast="0"/>
      <w:bookmarkEnd w:id="31"/>
    </w:p>
    <w:p w14:paraId="19EB8005" w14:textId="62AE3F6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6255C5" w:rsidRPr="00590441">
        <w:t xml:space="preserve">Figura </w:t>
      </w:r>
      <w:r w:rsidR="006255C5">
        <w:rPr>
          <w:noProof/>
        </w:rPr>
        <w:t>7</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2" w:name="_8bzefnmrxi17" w:colFirst="0" w:colLast="0"/>
      <w:bookmarkEnd w:id="3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3" w:name="_vd7abhxyk11t" w:colFirst="0" w:colLast="0"/>
      <w:bookmarkEnd w:id="3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RoPE a confiabilidade na entrega das mensagens é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21">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4" w:name="_j0hfitcisdt1" w:colFirst="0" w:colLast="0"/>
      <w:bookmarkEnd w:id="3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5" w:name="_t36ib3nvgjbe" w:colFirst="0" w:colLast="0"/>
      <w:bookmarkEnd w:id="3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36" w:name="_Ref58511554"/>
      <w:r>
        <w:lastRenderedPageBreak/>
        <w:t xml:space="preserve">ARQUITETURA DO </w:t>
      </w:r>
      <w:r w:rsidR="00201F25">
        <w:t>PROJETO</w:t>
      </w:r>
      <w:bookmarkEnd w:id="36"/>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2E800CAC"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6255C5">
        <w:t xml:space="preserve">Tabela </w:t>
      </w:r>
      <w:r w:rsidR="006255C5">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7" w:name="_Ref58363738"/>
          </w:p>
        </w:tc>
        <w:bookmarkEnd w:id="37"/>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8" w:name="_Ref58363753"/>
          </w:p>
        </w:tc>
        <w:bookmarkEnd w:id="38"/>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9" w:name="_Ref58363767"/>
          </w:p>
        </w:tc>
        <w:bookmarkEnd w:id="39"/>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40" w:name="_Ref58364413"/>
          </w:p>
        </w:tc>
        <w:bookmarkEnd w:id="40"/>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41" w:name="_Ref58364429"/>
          </w:p>
        </w:tc>
        <w:bookmarkEnd w:id="41"/>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42" w:name="_Ref58364443"/>
          </w:p>
        </w:tc>
        <w:bookmarkEnd w:id="42"/>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3" w:name="_Ref58364453"/>
          </w:p>
        </w:tc>
        <w:bookmarkEnd w:id="43"/>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4" w:name="_Ref58364480"/>
          </w:p>
        </w:tc>
        <w:bookmarkEnd w:id="44"/>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5" w:name="_Ref58364609"/>
          </w:p>
        </w:tc>
        <w:bookmarkEnd w:id="45"/>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6" w:name="_Ref58364673"/>
          </w:p>
        </w:tc>
        <w:bookmarkEnd w:id="46"/>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7" w:name="_Ref58364823"/>
          </w:p>
        </w:tc>
        <w:bookmarkEnd w:id="47"/>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8" w:name="_Ref58364972"/>
          </w:p>
        </w:tc>
        <w:bookmarkEnd w:id="48"/>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9" w:name="_Ref58364683"/>
          </w:p>
        </w:tc>
        <w:bookmarkEnd w:id="49"/>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50" w:name="_Ref58364690"/>
          </w:p>
        </w:tc>
        <w:bookmarkEnd w:id="50"/>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51" w:name="_Ref58417098"/>
          </w:p>
        </w:tc>
        <w:bookmarkEnd w:id="51"/>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52" w:name="_Ref58417342"/>
          </w:p>
        </w:tc>
        <w:bookmarkEnd w:id="52"/>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3" w:name="_Ref58417815"/>
          </w:p>
        </w:tc>
        <w:bookmarkEnd w:id="53"/>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4" w:name="_Ref58419014"/>
          </w:p>
        </w:tc>
        <w:bookmarkEnd w:id="54"/>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5" w:name="_Ref58420480"/>
          </w:p>
        </w:tc>
        <w:bookmarkEnd w:id="55"/>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6" w:name="_Ref58421936"/>
          </w:p>
        </w:tc>
        <w:bookmarkEnd w:id="56"/>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7" w:name="_Ref58424396"/>
          </w:p>
        </w:tc>
        <w:bookmarkEnd w:id="57"/>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8" w:name="_Ref58425074"/>
          </w:p>
        </w:tc>
        <w:bookmarkEnd w:id="58"/>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9" w:name="_Ref58427851"/>
          </w:p>
        </w:tc>
        <w:bookmarkEnd w:id="59"/>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60" w:name="_Ref58428571"/>
          </w:p>
        </w:tc>
        <w:bookmarkEnd w:id="60"/>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61" w:name="_Ref58429283"/>
          </w:p>
        </w:tc>
        <w:bookmarkEnd w:id="61"/>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62" w:name="_Ref58430069"/>
          </w:p>
        </w:tc>
        <w:bookmarkEnd w:id="62"/>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3" w:name="_Ref58435614"/>
          </w:p>
        </w:tc>
        <w:bookmarkEnd w:id="63"/>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4" w:name="_Ref58435766"/>
          </w:p>
        </w:tc>
        <w:bookmarkEnd w:id="64"/>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5" w:name="_Ref58437042"/>
          </w:p>
        </w:tc>
        <w:bookmarkEnd w:id="65"/>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6" w:name="_Ref58437660"/>
          </w:p>
        </w:tc>
        <w:bookmarkEnd w:id="66"/>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7" w:name="_Ref58416576"/>
          </w:p>
        </w:tc>
        <w:bookmarkEnd w:id="67"/>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8" w:name="_Ref58465233"/>
          </w:p>
        </w:tc>
        <w:bookmarkEnd w:id="68"/>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9" w:name="_Ref58465558"/>
          </w:p>
        </w:tc>
        <w:bookmarkEnd w:id="69"/>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563E55C0" w:rsidR="00AA09FE" w:rsidRDefault="00C868B9" w:rsidP="00C868B9">
      <w:pPr>
        <w:pStyle w:val="Legenda"/>
      </w:pPr>
      <w:bookmarkStart w:id="70" w:name="_Ref58374394"/>
      <w:r>
        <w:t xml:space="preserve">Tabela </w:t>
      </w:r>
      <w:r>
        <w:fldChar w:fldCharType="begin"/>
      </w:r>
      <w:r>
        <w:instrText xml:space="preserve"> SEQ Tabela \* ARABIC </w:instrText>
      </w:r>
      <w:r>
        <w:fldChar w:fldCharType="separate"/>
      </w:r>
      <w:r w:rsidR="006255C5">
        <w:rPr>
          <w:noProof/>
        </w:rPr>
        <w:t>3</w:t>
      </w:r>
      <w:r>
        <w:fldChar w:fldCharType="end"/>
      </w:r>
      <w:bookmarkEnd w:id="70"/>
      <w:r>
        <w:t>. Requisitos funcionais do Smart Rope</w:t>
      </w:r>
    </w:p>
    <w:p w14:paraId="3B641759" w14:textId="2604FDF1" w:rsidR="00B05037" w:rsidRDefault="00B05037" w:rsidP="00B05037">
      <w:pPr>
        <w:pStyle w:val="Ttulo3"/>
        <w:numPr>
          <w:ilvl w:val="2"/>
          <w:numId w:val="2"/>
        </w:numPr>
      </w:pPr>
      <w:r>
        <w:t>Conexão Wi-F</w:t>
      </w:r>
      <w:r w:rsidR="004D6121">
        <w:t>i</w:t>
      </w:r>
    </w:p>
    <w:p w14:paraId="776E89A6" w14:textId="43D6508B" w:rsidR="00C063D9" w:rsidRDefault="0025658F" w:rsidP="00733563">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6255C5">
        <w:t xml:space="preserve">Figura </w:t>
      </w:r>
      <w:r w:rsidR="006255C5">
        <w:rPr>
          <w:noProof/>
        </w:rPr>
        <w:t>8</w:t>
      </w:r>
      <w:r w:rsidR="005318E0">
        <w:fldChar w:fldCharType="end"/>
      </w:r>
      <w:r w:rsidR="005318E0">
        <w:t xml:space="preserve">, pois a </w:t>
      </w:r>
      <w:r w:rsidR="00367BA3">
        <w:t>PCI</w:t>
      </w:r>
      <w:r w:rsidR="005318E0">
        <w:t xml:space="preserve"> do RoPE já expõe um conjunto de pinos para a conexão com módulos externos</w:t>
      </w:r>
      <w:r w:rsidR="00ED4A43">
        <w:t xml:space="preserve"> usando a interface serial (</w:t>
      </w:r>
      <w:r w:rsidR="00ED4A43">
        <w:rPr>
          <w:i/>
          <w:iCs/>
        </w:rPr>
        <w:t>UART</w:t>
      </w:r>
      <w:r w:rsidR="00ED4A43">
        <w:t>)</w:t>
      </w:r>
      <w:r w:rsidR="005318E0">
        <w:t>.</w:t>
      </w:r>
      <w:r w:rsidR="00C51542">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2"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5597E933" w:rsidR="00F97501" w:rsidRDefault="00ED3DC8" w:rsidP="00ED3DC8">
      <w:pPr>
        <w:pStyle w:val="RtulodeFigura"/>
      </w:pPr>
      <w:bookmarkStart w:id="71" w:name="_Ref58379504"/>
      <w:r>
        <w:t xml:space="preserve">Figura </w:t>
      </w:r>
      <w:r>
        <w:fldChar w:fldCharType="begin"/>
      </w:r>
      <w:r>
        <w:instrText xml:space="preserve"> SEQ Figura \* ARABIC </w:instrText>
      </w:r>
      <w:r>
        <w:fldChar w:fldCharType="separate"/>
      </w:r>
      <w:r w:rsidR="003F739D">
        <w:rPr>
          <w:noProof/>
        </w:rPr>
        <w:t>9</w:t>
      </w:r>
      <w:r>
        <w:fldChar w:fldCharType="end"/>
      </w:r>
      <w:bookmarkEnd w:id="71"/>
      <w:r>
        <w:t>. Conexão do ESP-01 com o RoPE</w:t>
      </w:r>
    </w:p>
    <w:p w14:paraId="00F6C128" w14:textId="1E2A754E"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6255C5">
        <w:t xml:space="preserve">Figura </w:t>
      </w:r>
      <w:r w:rsidR="006255C5">
        <w:rPr>
          <w:noProof/>
        </w:rPr>
        <w:t>9</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72" w:name="_MON_1668993022"/>
          <w:bookmarkEnd w:id="72"/>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pt;height:54.7pt" o:ole="">
                  <v:imagedata r:id="rId23" o:title=""/>
                </v:shape>
                <o:OLEObject Type="Embed" ProgID="Word.OpenDocumentText.12" ShapeID="_x0000_i1027" DrawAspect="Content" ObjectID="_1669178719" r:id="rId24"/>
              </w:object>
            </w:r>
          </w:p>
        </w:tc>
      </w:tr>
    </w:tbl>
    <w:p w14:paraId="7C99A04C" w14:textId="4452950A" w:rsidR="00291AF9" w:rsidRDefault="00291AF9" w:rsidP="00291AF9">
      <w:pPr>
        <w:pStyle w:val="RtulodeFigura"/>
      </w:pPr>
      <w:bookmarkStart w:id="73" w:name="_Ref58380951"/>
      <w:r>
        <w:t xml:space="preserve">Figura </w:t>
      </w:r>
      <w:r>
        <w:fldChar w:fldCharType="begin"/>
      </w:r>
      <w:r>
        <w:instrText xml:space="preserve"> SEQ Figura \* ARABIC </w:instrText>
      </w:r>
      <w:r>
        <w:fldChar w:fldCharType="separate"/>
      </w:r>
      <w:r w:rsidR="003F739D">
        <w:rPr>
          <w:noProof/>
        </w:rPr>
        <w:t>10</w:t>
      </w:r>
      <w:r>
        <w:fldChar w:fldCharType="end"/>
      </w:r>
      <w:bookmarkEnd w:id="73"/>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4019B68F"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6255C5">
        <w:t>4.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6255C5">
        <w:t xml:space="preserve">Tabela </w:t>
      </w:r>
      <w:r w:rsidR="006255C5">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26F8E515"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6255C5">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12D4CB8B" w:rsidR="00D74888" w:rsidRDefault="009228C1" w:rsidP="009228C1">
      <w:pPr>
        <w:pStyle w:val="RtulodeFigura"/>
      </w:pPr>
      <w:bookmarkStart w:id="74" w:name="_Ref58385841"/>
      <w:r>
        <w:t xml:space="preserve">Tabela </w:t>
      </w:r>
      <w:r>
        <w:fldChar w:fldCharType="begin"/>
      </w:r>
      <w:r>
        <w:instrText xml:space="preserve"> SEQ Tabela \* ARABIC </w:instrText>
      </w:r>
      <w:r>
        <w:fldChar w:fldCharType="separate"/>
      </w:r>
      <w:r w:rsidR="006255C5">
        <w:rPr>
          <w:noProof/>
        </w:rPr>
        <w:t>4</w:t>
      </w:r>
      <w:r>
        <w:fldChar w:fldCharType="end"/>
      </w:r>
      <w:bookmarkEnd w:id="74"/>
      <w:r>
        <w:t>. Temas do Smart RoPE</w:t>
      </w:r>
    </w:p>
    <w:p w14:paraId="02ABED14" w14:textId="02F7DD46"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que as encaminha para o RoPE.</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6255C5">
        <w:t xml:space="preserve">Figura </w:t>
      </w:r>
      <w:r w:rsidR="006255C5">
        <w:rPr>
          <w:noProof/>
        </w:rPr>
        <w:t>10</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5"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5"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C34365" w:rsidRPr="007B6193" w:rsidRDefault="00C34365"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C34365" w:rsidRPr="009834D5" w:rsidRDefault="00C34365"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6"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C34365" w:rsidRPr="007B6193" w:rsidRDefault="00C34365"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C34365" w:rsidRPr="009834D5" w:rsidRDefault="00C34365"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C34365" w:rsidRPr="006522B4" w:rsidRDefault="00C34365"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C34365" w:rsidRPr="006522B4" w:rsidRDefault="00C34365"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C34365" w:rsidRPr="009834D5" w:rsidRDefault="00C34365"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C34365" w:rsidRPr="009834D5" w:rsidRDefault="00C34365"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0"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C34365" w:rsidRPr="009834D5" w:rsidRDefault="00C34365"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1"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C34365" w:rsidRPr="009834D5" w:rsidRDefault="00C34365"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3"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3CBFC9B5" w:rsidR="002B78D8" w:rsidRPr="009373EC" w:rsidRDefault="002B78D8" w:rsidP="002B78D8">
      <w:pPr>
        <w:pStyle w:val="RtulodeFigura"/>
      </w:pPr>
      <w:bookmarkStart w:id="76" w:name="_Ref58369232"/>
      <w:bookmarkEnd w:id="75"/>
      <w:r>
        <w:t xml:space="preserve">Figura </w:t>
      </w:r>
      <w:r>
        <w:fldChar w:fldCharType="begin"/>
      </w:r>
      <w:r>
        <w:instrText xml:space="preserve"> SEQ Figura \* ARABIC </w:instrText>
      </w:r>
      <w:r>
        <w:fldChar w:fldCharType="separate"/>
      </w:r>
      <w:r w:rsidR="003F739D">
        <w:rPr>
          <w:noProof/>
        </w:rPr>
        <w:t>11</w:t>
      </w:r>
      <w:r>
        <w:fldChar w:fldCharType="end"/>
      </w:r>
      <w:bookmarkEnd w:id="76"/>
      <w:r>
        <w:t xml:space="preserve">. </w:t>
      </w:r>
      <w:r w:rsidR="00437816">
        <w:t>Roteamento</w:t>
      </w:r>
      <w:r>
        <w:t xml:space="preserve"> das mensagens de controle remoto</w:t>
      </w:r>
    </w:p>
    <w:p w14:paraId="33CF1AC3" w14:textId="745AC4CA"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6255C5">
        <w:t xml:space="preserve">Figura </w:t>
      </w:r>
      <w:r w:rsidR="006255C5">
        <w:rPr>
          <w:noProof/>
        </w:rPr>
        <w:t>11</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4">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1D08499A" w:rsidR="00612C68" w:rsidRDefault="009373EC" w:rsidP="009373EC">
      <w:pPr>
        <w:pStyle w:val="RtulodeFigura"/>
        <w:rPr>
          <w:noProof/>
        </w:rPr>
      </w:pPr>
      <w:bookmarkStart w:id="77" w:name="_Ref58392674"/>
      <w:r>
        <w:t xml:space="preserve">Figura </w:t>
      </w:r>
      <w:r>
        <w:fldChar w:fldCharType="begin"/>
      </w:r>
      <w:r>
        <w:instrText xml:space="preserve"> SEQ Figura \* ARABIC </w:instrText>
      </w:r>
      <w:r>
        <w:fldChar w:fldCharType="separate"/>
      </w:r>
      <w:r w:rsidR="003F739D">
        <w:rPr>
          <w:noProof/>
        </w:rPr>
        <w:t>12</w:t>
      </w:r>
      <w:r>
        <w:fldChar w:fldCharType="end"/>
      </w:r>
      <w:bookmarkEnd w:id="77"/>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2A506639"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6255C5">
        <w:t xml:space="preserve">Figura </w:t>
      </w:r>
      <w:r w:rsidR="006255C5">
        <w:rPr>
          <w:noProof/>
        </w:rPr>
        <w:t>12</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5"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C34365" w:rsidRPr="007B6193" w:rsidRDefault="00C34365"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C34365" w:rsidRPr="009834D5" w:rsidRDefault="00C34365"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6"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C34365" w:rsidRPr="007B6193" w:rsidRDefault="00C34365"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C34365" w:rsidRPr="009834D5" w:rsidRDefault="00C34365"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5"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C34365" w:rsidRPr="009834D5" w:rsidRDefault="00C34365"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9"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C34365" w:rsidRPr="009834D5" w:rsidRDefault="00C34365"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5"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3"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5"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6"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C34365" w:rsidRPr="009834D5" w:rsidRDefault="00C34365"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C34365" w:rsidRPr="009834D5" w:rsidRDefault="00C34365"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7"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C34365" w:rsidRPr="009834D5" w:rsidRDefault="00C34365"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C34365" w:rsidRPr="009834D5" w:rsidRDefault="00C34365"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5"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C34365" w:rsidRPr="006522B4" w:rsidRDefault="00C34365"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C34365" w:rsidRPr="006522B4" w:rsidRDefault="00C34365"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764E2119" w:rsidR="00ED6BD5" w:rsidRDefault="00ED6BD5" w:rsidP="00A9223D">
      <w:pPr>
        <w:pStyle w:val="RtulodeFigura"/>
      </w:pPr>
      <w:bookmarkStart w:id="78" w:name="_Ref58443785"/>
      <w:r>
        <w:t xml:space="preserve">Figura </w:t>
      </w:r>
      <w:r>
        <w:fldChar w:fldCharType="begin"/>
      </w:r>
      <w:r>
        <w:instrText xml:space="preserve"> SEQ Figura \* ARABIC </w:instrText>
      </w:r>
      <w:r>
        <w:fldChar w:fldCharType="separate"/>
      </w:r>
      <w:r w:rsidR="003F739D">
        <w:rPr>
          <w:noProof/>
        </w:rPr>
        <w:t>13</w:t>
      </w:r>
      <w:r>
        <w:fldChar w:fldCharType="end"/>
      </w:r>
      <w:bookmarkEnd w:id="78"/>
      <w:r>
        <w:t xml:space="preserve">. Encaminhamento das mensagens de </w:t>
      </w:r>
      <w:r w:rsidR="00A9223D">
        <w:t>evento</w:t>
      </w:r>
    </w:p>
    <w:p w14:paraId="6D43842A" w14:textId="6F0B89FC"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6255C5">
        <w:t xml:space="preserve">Figura </w:t>
      </w:r>
      <w:r w:rsidR="006255C5">
        <w:rPr>
          <w:noProof/>
        </w:rPr>
        <w:t>13</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8">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7D28BBE7" w:rsidR="00F37249" w:rsidRDefault="00F37249" w:rsidP="00F37249">
      <w:pPr>
        <w:pStyle w:val="RtulodeFigura"/>
      </w:pPr>
      <w:bookmarkStart w:id="79" w:name="_Ref58398002"/>
      <w:r>
        <w:t xml:space="preserve">Figura </w:t>
      </w:r>
      <w:r>
        <w:fldChar w:fldCharType="begin"/>
      </w:r>
      <w:r>
        <w:instrText xml:space="preserve"> SEQ Figura \* ARABIC </w:instrText>
      </w:r>
      <w:r>
        <w:fldChar w:fldCharType="separate"/>
      </w:r>
      <w:r w:rsidR="003F739D">
        <w:rPr>
          <w:noProof/>
        </w:rPr>
        <w:t>14</w:t>
      </w:r>
      <w:r>
        <w:fldChar w:fldCharType="end"/>
      </w:r>
      <w:bookmarkEnd w:id="79"/>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39A58C10"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6255C5">
        <w:t xml:space="preserve">Tabela </w:t>
      </w:r>
      <w:r w:rsidR="006255C5">
        <w:rPr>
          <w:noProof/>
        </w:rPr>
        <w:t>5</w:t>
      </w:r>
      <w:r>
        <w:fldChar w:fldCharType="end"/>
      </w:r>
      <w:r>
        <w:t xml:space="preserve"> até </w:t>
      </w:r>
      <w:r>
        <w:fldChar w:fldCharType="begin"/>
      </w:r>
      <w:r>
        <w:instrText xml:space="preserve"> REF _Ref58438877 \h </w:instrText>
      </w:r>
      <w:r>
        <w:fldChar w:fldCharType="separate"/>
      </w:r>
      <w:r w:rsidR="006255C5">
        <w:t xml:space="preserve">Tabela </w:t>
      </w:r>
      <w:r w:rsidR="006255C5">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239CD91E"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AC03262" w:rsidR="00784883" w:rsidRDefault="005D2ED2" w:rsidP="005D2ED2">
      <w:pPr>
        <w:pStyle w:val="RtulodeFigura"/>
      </w:pPr>
      <w:bookmarkStart w:id="80" w:name="_Ref58438863"/>
      <w:r>
        <w:t xml:space="preserve">Tabela </w:t>
      </w:r>
      <w:r>
        <w:fldChar w:fldCharType="begin"/>
      </w:r>
      <w:r>
        <w:instrText xml:space="preserve"> SEQ Tabela \* ARABIC </w:instrText>
      </w:r>
      <w:r>
        <w:fldChar w:fldCharType="separate"/>
      </w:r>
      <w:r w:rsidR="006255C5">
        <w:rPr>
          <w:noProof/>
        </w:rPr>
        <w:t>5</w:t>
      </w:r>
      <w:r>
        <w:fldChar w:fldCharType="end"/>
      </w:r>
      <w:bookmarkEnd w:id="80"/>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81EB42B"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354E48A6" w:rsidR="005D2ED2" w:rsidRDefault="005D2ED2" w:rsidP="005D2ED2">
      <w:pPr>
        <w:pStyle w:val="RtulodeFigura"/>
      </w:pPr>
      <w:r>
        <w:t xml:space="preserve">Tabela </w:t>
      </w:r>
      <w:r>
        <w:fldChar w:fldCharType="begin"/>
      </w:r>
      <w:r>
        <w:instrText xml:space="preserve"> SEQ Tabela \* ARABIC </w:instrText>
      </w:r>
      <w:r>
        <w:fldChar w:fldCharType="separate"/>
      </w:r>
      <w:r w:rsidR="006255C5">
        <w:rPr>
          <w:noProof/>
        </w:rPr>
        <w:t>6</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6C04D983"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6255C5">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94C620A"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6255C5">
        <w:rPr>
          <w:noProof/>
        </w:rPr>
        <w:t>7</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B4C4F43"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4418D91A" w:rsidR="006F763A" w:rsidRDefault="002D2D8C" w:rsidP="002D2D8C">
      <w:pPr>
        <w:pStyle w:val="RtulodeFigura"/>
      </w:pPr>
      <w:r>
        <w:t xml:space="preserve">Tabela </w:t>
      </w:r>
      <w:r>
        <w:fldChar w:fldCharType="begin"/>
      </w:r>
      <w:r>
        <w:instrText xml:space="preserve"> SEQ Tabela \* ARABIC </w:instrText>
      </w:r>
      <w:r>
        <w:fldChar w:fldCharType="separate"/>
      </w:r>
      <w:r w:rsidR="006255C5">
        <w:rPr>
          <w:noProof/>
        </w:rPr>
        <w:t>8</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250791A1"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503566B6" w:rsidR="00F5088F" w:rsidRDefault="00F5088F" w:rsidP="00F5088F">
      <w:pPr>
        <w:pStyle w:val="RtulodeFigura"/>
      </w:pPr>
      <w:r>
        <w:t xml:space="preserve">Tabela </w:t>
      </w:r>
      <w:r>
        <w:fldChar w:fldCharType="begin"/>
      </w:r>
      <w:r>
        <w:instrText xml:space="preserve"> SEQ Tabela \* ARABIC </w:instrText>
      </w:r>
      <w:r>
        <w:fldChar w:fldCharType="separate"/>
      </w:r>
      <w:r w:rsidR="006255C5">
        <w:rPr>
          <w:noProof/>
        </w:rPr>
        <w:t>9</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D4C452A"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565A3221" w:rsidR="00293220" w:rsidRDefault="00293220" w:rsidP="00293220">
      <w:pPr>
        <w:pStyle w:val="RtulodeFigura"/>
      </w:pPr>
      <w:r>
        <w:t xml:space="preserve">Tabela </w:t>
      </w:r>
      <w:r>
        <w:fldChar w:fldCharType="begin"/>
      </w:r>
      <w:r>
        <w:instrText xml:space="preserve"> SEQ Tabela \* ARABIC </w:instrText>
      </w:r>
      <w:r>
        <w:fldChar w:fldCharType="separate"/>
      </w:r>
      <w:r w:rsidR="006255C5">
        <w:rPr>
          <w:noProof/>
        </w:rPr>
        <w:t>10</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45D9DF30"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26E111C6" w:rsidR="000E6FEE" w:rsidRDefault="000E6FEE" w:rsidP="000E6FEE">
      <w:pPr>
        <w:pStyle w:val="RtulodeFigura"/>
      </w:pPr>
      <w:r>
        <w:t xml:space="preserve">Tabela </w:t>
      </w:r>
      <w:r>
        <w:fldChar w:fldCharType="begin"/>
      </w:r>
      <w:r>
        <w:instrText xml:space="preserve"> SEQ Tabela \* ARABIC </w:instrText>
      </w:r>
      <w:r>
        <w:fldChar w:fldCharType="separate"/>
      </w:r>
      <w:r w:rsidR="006255C5">
        <w:rPr>
          <w:noProof/>
        </w:rPr>
        <w:t>11</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25EF0026"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162EAABF" w:rsidR="00495178" w:rsidRDefault="00495178" w:rsidP="00495178">
      <w:pPr>
        <w:pStyle w:val="RtulodeFigura"/>
      </w:pPr>
      <w:r>
        <w:t xml:space="preserve">Tabela </w:t>
      </w:r>
      <w:r>
        <w:fldChar w:fldCharType="begin"/>
      </w:r>
      <w:r>
        <w:instrText xml:space="preserve"> SEQ Tabela \* ARABIC </w:instrText>
      </w:r>
      <w:r>
        <w:fldChar w:fldCharType="separate"/>
      </w:r>
      <w:r w:rsidR="006255C5">
        <w:rPr>
          <w:noProof/>
        </w:rPr>
        <w:t>12</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527631F2"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6255C5">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126B4E00" w:rsidR="004439BC" w:rsidRDefault="004439BC" w:rsidP="004439BC">
      <w:pPr>
        <w:pStyle w:val="RtulodeFigura"/>
      </w:pPr>
      <w:r>
        <w:t xml:space="preserve">Tabela </w:t>
      </w:r>
      <w:r>
        <w:fldChar w:fldCharType="begin"/>
      </w:r>
      <w:r>
        <w:instrText xml:space="preserve"> SEQ Tabela \* ARABIC </w:instrText>
      </w:r>
      <w:r>
        <w:fldChar w:fldCharType="separate"/>
      </w:r>
      <w:r w:rsidR="006255C5">
        <w:rPr>
          <w:noProof/>
        </w:rPr>
        <w:t>13</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3249BD50"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6255C5">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61E3B8BB" w:rsidR="000C0CE1" w:rsidRDefault="000C0CE1" w:rsidP="000C0CE1">
      <w:pPr>
        <w:pStyle w:val="RtulodeFigura"/>
      </w:pPr>
      <w:r>
        <w:t xml:space="preserve">Tabela </w:t>
      </w:r>
      <w:r>
        <w:fldChar w:fldCharType="begin"/>
      </w:r>
      <w:r>
        <w:instrText xml:space="preserve"> SEQ Tabela \* ARABIC </w:instrText>
      </w:r>
      <w:r>
        <w:fldChar w:fldCharType="separate"/>
      </w:r>
      <w:r w:rsidR="006255C5">
        <w:rPr>
          <w:noProof/>
        </w:rPr>
        <w:t>14</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5175626A"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6255C5">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14855163" w:rsidR="00F5088F" w:rsidRDefault="00A968B6" w:rsidP="00F5088F">
      <w:pPr>
        <w:pStyle w:val="RtulodeFigura"/>
      </w:pPr>
      <w:r>
        <w:t xml:space="preserve">Tabela </w:t>
      </w:r>
      <w:r>
        <w:fldChar w:fldCharType="begin"/>
      </w:r>
      <w:r>
        <w:instrText xml:space="preserve"> SEQ Tabela \* ARABIC </w:instrText>
      </w:r>
      <w:r>
        <w:fldChar w:fldCharType="separate"/>
      </w:r>
      <w:r w:rsidR="006255C5">
        <w:rPr>
          <w:noProof/>
        </w:rPr>
        <w:t>15</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07240E3B"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40381989" w:rsidR="005F2DF8" w:rsidRDefault="005F2DF8" w:rsidP="005F2DF8">
      <w:pPr>
        <w:pStyle w:val="RtulodeFigura"/>
      </w:pPr>
      <w:r>
        <w:t xml:space="preserve">Tabela </w:t>
      </w:r>
      <w:r>
        <w:fldChar w:fldCharType="begin"/>
      </w:r>
      <w:r>
        <w:instrText xml:space="preserve"> SEQ Tabela \* ARABIC </w:instrText>
      </w:r>
      <w:r>
        <w:fldChar w:fldCharType="separate"/>
      </w:r>
      <w:r w:rsidR="006255C5">
        <w:rPr>
          <w:noProof/>
        </w:rPr>
        <w:t>16</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54571B5"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52B4E591" w:rsidR="000C0CE1" w:rsidRDefault="000C0CE1" w:rsidP="000C0CE1">
      <w:pPr>
        <w:pStyle w:val="RtulodeFigura"/>
      </w:pPr>
      <w:r>
        <w:t xml:space="preserve">Tabela </w:t>
      </w:r>
      <w:r>
        <w:fldChar w:fldCharType="begin"/>
      </w:r>
      <w:r>
        <w:instrText xml:space="preserve"> SEQ Tabela \* ARABIC </w:instrText>
      </w:r>
      <w:r>
        <w:fldChar w:fldCharType="separate"/>
      </w:r>
      <w:r w:rsidR="006255C5">
        <w:rPr>
          <w:noProof/>
        </w:rPr>
        <w:t>17</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71D23E56"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11EA7406" w:rsidR="000C0CE1" w:rsidRDefault="000C0CE1" w:rsidP="000C0CE1">
      <w:pPr>
        <w:pStyle w:val="RtulodeFigura"/>
      </w:pPr>
      <w:bookmarkStart w:id="81" w:name="_Ref58438877"/>
      <w:r>
        <w:t xml:space="preserve">Tabela </w:t>
      </w:r>
      <w:r>
        <w:fldChar w:fldCharType="begin"/>
      </w:r>
      <w:r>
        <w:instrText xml:space="preserve"> SEQ Tabela \* ARABIC </w:instrText>
      </w:r>
      <w:r>
        <w:fldChar w:fldCharType="separate"/>
      </w:r>
      <w:r w:rsidR="006255C5">
        <w:rPr>
          <w:noProof/>
        </w:rPr>
        <w:t>18</w:t>
      </w:r>
      <w:r>
        <w:fldChar w:fldCharType="end"/>
      </w:r>
      <w:bookmarkEnd w:id="81"/>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21D105FB"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6255C5">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3F2CB7A0" w:rsidR="00AC1A39" w:rsidRDefault="00AC1A39" w:rsidP="00AC1A39">
      <w:pPr>
        <w:pStyle w:val="RtulodeFigura"/>
      </w:pPr>
      <w:r>
        <w:t xml:space="preserve">Tabela </w:t>
      </w:r>
      <w:r>
        <w:fldChar w:fldCharType="begin"/>
      </w:r>
      <w:r>
        <w:instrText xml:space="preserve"> SEQ Tabela \* ARABIC </w:instrText>
      </w:r>
      <w:r>
        <w:fldChar w:fldCharType="separate"/>
      </w:r>
      <w:r w:rsidR="006255C5">
        <w:rPr>
          <w:noProof/>
        </w:rPr>
        <w:t>19</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14C4EF49"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6255C5">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6A119C8D" w:rsidR="00AC1A39" w:rsidRDefault="00880815" w:rsidP="000C0CE1">
      <w:pPr>
        <w:pStyle w:val="RtulodeFigura"/>
      </w:pPr>
      <w:r>
        <w:t xml:space="preserve">Tabela </w:t>
      </w:r>
      <w:r>
        <w:fldChar w:fldCharType="begin"/>
      </w:r>
      <w:r>
        <w:instrText xml:space="preserve"> SEQ Tabela \* ARABIC </w:instrText>
      </w:r>
      <w:r>
        <w:fldChar w:fldCharType="separate"/>
      </w:r>
      <w:r w:rsidR="006255C5">
        <w:rPr>
          <w:noProof/>
        </w:rPr>
        <w:t>20</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30B40B22"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6255C5">
        <w:t xml:space="preserve">Tabela </w:t>
      </w:r>
      <w:r w:rsidR="006255C5">
        <w:rPr>
          <w:noProof/>
        </w:rPr>
        <w:t>21</w:t>
      </w:r>
      <w:r>
        <w:fldChar w:fldCharType="end"/>
      </w:r>
      <w:r>
        <w:t xml:space="preserve"> até </w:t>
      </w:r>
      <w:r>
        <w:fldChar w:fldCharType="begin"/>
      </w:r>
      <w:r>
        <w:instrText xml:space="preserve"> REF _Ref58438914 \h </w:instrText>
      </w:r>
      <w:r>
        <w:fldChar w:fldCharType="separate"/>
      </w:r>
      <w:r w:rsidR="006255C5">
        <w:t xml:space="preserve">Tabela </w:t>
      </w:r>
      <w:r w:rsidR="006255C5">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771DCC32"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6255C5">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36BC6C64" w:rsidR="006239C4" w:rsidRDefault="006239C4" w:rsidP="006239C4">
      <w:pPr>
        <w:pStyle w:val="RtulodeFigura"/>
      </w:pPr>
      <w:bookmarkStart w:id="82" w:name="_Ref58438902"/>
      <w:r>
        <w:t xml:space="preserve">Tabela </w:t>
      </w:r>
      <w:r>
        <w:fldChar w:fldCharType="begin"/>
      </w:r>
      <w:r>
        <w:instrText xml:space="preserve"> SEQ Tabela \* ARABIC </w:instrText>
      </w:r>
      <w:r>
        <w:fldChar w:fldCharType="separate"/>
      </w:r>
      <w:r w:rsidR="006255C5">
        <w:rPr>
          <w:noProof/>
        </w:rPr>
        <w:t>21</w:t>
      </w:r>
      <w:r>
        <w:fldChar w:fldCharType="end"/>
      </w:r>
      <w:bookmarkEnd w:id="82"/>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36759791"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6255C5">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2F8071B7"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2</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5EA9C1E3"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6255C5">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319B1DDC" w:rsidR="00200520" w:rsidRDefault="00200520" w:rsidP="00200520">
      <w:pPr>
        <w:pStyle w:val="RtulodeFigura"/>
      </w:pPr>
      <w:r>
        <w:t xml:space="preserve">Tabela </w:t>
      </w:r>
      <w:r>
        <w:fldChar w:fldCharType="begin"/>
      </w:r>
      <w:r>
        <w:instrText xml:space="preserve"> SEQ Tabela \* ARABIC </w:instrText>
      </w:r>
      <w:r>
        <w:fldChar w:fldCharType="separate"/>
      </w:r>
      <w:r w:rsidR="006255C5">
        <w:rPr>
          <w:noProof/>
        </w:rPr>
        <w:t>23</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D956FB9"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6255C5">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34E2B095"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4</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60B90E98"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6255C5">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5A9F971D"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5</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22385A69"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6255C5">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7CEA8508"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6</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7ABADEF9"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6255C5">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26099C6C" w:rsidR="00B30556"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7</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1C7E7907"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6255C5">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6FF65D53"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8</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65131944"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6255C5">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1B79AC78"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29</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410E9C8B"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6255C5">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07A331B3"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30</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E6F3BE4"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6255C5">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1BD3DCB0"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31</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2FAA2BBA"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6255C5">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7B7F12B3" w:rsidR="00EA0913"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32</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1492CD57"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6255C5">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83A8DA5" w:rsidR="00F71C1C" w:rsidRDefault="00F71C1C" w:rsidP="00F71C1C">
      <w:pPr>
        <w:pStyle w:val="RtulodeFigura"/>
      </w:pPr>
      <w:r>
        <w:t xml:space="preserve">Tabela </w:t>
      </w:r>
      <w:r>
        <w:fldChar w:fldCharType="begin"/>
      </w:r>
      <w:r>
        <w:instrText xml:space="preserve"> SEQ Tabela \* ARABIC </w:instrText>
      </w:r>
      <w:r>
        <w:fldChar w:fldCharType="separate"/>
      </w:r>
      <w:r w:rsidR="006255C5">
        <w:rPr>
          <w:noProof/>
        </w:rPr>
        <w:t>33</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7B36EE8C"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6255C5">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6B35F609" w:rsidR="006239C4" w:rsidRDefault="00237E0A" w:rsidP="006239C4">
      <w:pPr>
        <w:pStyle w:val="RtulodeFigura"/>
      </w:pPr>
      <w:r>
        <w:t xml:space="preserve">Tabela </w:t>
      </w:r>
      <w:r>
        <w:fldChar w:fldCharType="begin"/>
      </w:r>
      <w:r>
        <w:instrText xml:space="preserve"> SEQ Tabela \* ARABIC </w:instrText>
      </w:r>
      <w:r>
        <w:fldChar w:fldCharType="separate"/>
      </w:r>
      <w:r w:rsidR="006255C5">
        <w:rPr>
          <w:noProof/>
        </w:rPr>
        <w:t>34</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EA14D78"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6255C5">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2655062F" w:rsidR="006239C4" w:rsidRDefault="006239C4" w:rsidP="006239C4">
      <w:pPr>
        <w:pStyle w:val="RtulodeFigura"/>
      </w:pPr>
      <w:r>
        <w:t xml:space="preserve">Tabela </w:t>
      </w:r>
      <w:r>
        <w:fldChar w:fldCharType="begin"/>
      </w:r>
      <w:r>
        <w:instrText xml:space="preserve"> SEQ Tabela \* ARABIC </w:instrText>
      </w:r>
      <w:r>
        <w:fldChar w:fldCharType="separate"/>
      </w:r>
      <w:r w:rsidR="006255C5">
        <w:rPr>
          <w:noProof/>
        </w:rPr>
        <w:t>35</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3B46A5A4"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6255C5">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67770DCC" w:rsidR="00B508F6" w:rsidRDefault="00FB561F" w:rsidP="00B508F6">
      <w:pPr>
        <w:pStyle w:val="RtulodeFigura"/>
      </w:pPr>
      <w:bookmarkStart w:id="83" w:name="_Ref58438914"/>
      <w:r>
        <w:t xml:space="preserve">Tabela </w:t>
      </w:r>
      <w:r>
        <w:fldChar w:fldCharType="begin"/>
      </w:r>
      <w:r>
        <w:instrText xml:space="preserve"> SEQ Tabela \* ARABIC </w:instrText>
      </w:r>
      <w:r>
        <w:fldChar w:fldCharType="separate"/>
      </w:r>
      <w:r w:rsidR="006255C5">
        <w:rPr>
          <w:noProof/>
        </w:rPr>
        <w:t>36</w:t>
      </w:r>
      <w:r>
        <w:fldChar w:fldCharType="end"/>
      </w:r>
      <w:bookmarkEnd w:id="83"/>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4" w:name="_Ref58473696"/>
      <w:r>
        <w:t>Aplicativo de testes</w:t>
      </w:r>
      <w:bookmarkEnd w:id="84"/>
    </w:p>
    <w:p w14:paraId="65D014D5" w14:textId="7F997907"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6255C5">
        <w:t xml:space="preserve">Figura </w:t>
      </w:r>
      <w:r w:rsidR="006255C5">
        <w:rPr>
          <w:noProof/>
        </w:rPr>
        <w:t>14</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18204B04" w:rsidR="00CC3306" w:rsidRDefault="00CC3306" w:rsidP="00CC3306">
      <w:pPr>
        <w:pStyle w:val="RtulodeFigura"/>
      </w:pPr>
      <w:bookmarkStart w:id="85" w:name="_Ref58460280"/>
      <w:r>
        <w:t xml:space="preserve">Figura </w:t>
      </w:r>
      <w:r>
        <w:fldChar w:fldCharType="begin"/>
      </w:r>
      <w:r>
        <w:instrText xml:space="preserve"> SEQ Figura \* ARABIC </w:instrText>
      </w:r>
      <w:r>
        <w:fldChar w:fldCharType="separate"/>
      </w:r>
      <w:r w:rsidR="003F739D">
        <w:rPr>
          <w:noProof/>
        </w:rPr>
        <w:t>15</w:t>
      </w:r>
      <w:r>
        <w:fldChar w:fldCharType="end"/>
      </w:r>
      <w:bookmarkEnd w:id="85"/>
      <w:r>
        <w:t xml:space="preserve">. </w:t>
      </w:r>
      <w:r w:rsidR="00A36B93">
        <w:t>Protótipo da t</w:t>
      </w:r>
      <w:r>
        <w:t xml:space="preserve">ela inicial do aplicativo </w:t>
      </w:r>
      <w:r w:rsidR="00CE7213">
        <w:t>de testes</w:t>
      </w:r>
    </w:p>
    <w:p w14:paraId="25B2F9FF" w14:textId="65E7D4A8"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6255C5">
        <w:t xml:space="preserve">Figura </w:t>
      </w:r>
      <w:r w:rsidR="006255C5">
        <w:rPr>
          <w:noProof/>
        </w:rPr>
        <w:t>15</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3DF67505" w:rsidR="00CE7213" w:rsidRDefault="00CE7213" w:rsidP="00CE7213">
      <w:pPr>
        <w:pStyle w:val="RtulodeFigura"/>
      </w:pPr>
      <w:bookmarkStart w:id="86" w:name="_Ref58461294"/>
      <w:r>
        <w:t xml:space="preserve">Figura </w:t>
      </w:r>
      <w:r>
        <w:fldChar w:fldCharType="begin"/>
      </w:r>
      <w:r>
        <w:instrText xml:space="preserve"> SEQ Figura \* ARABIC </w:instrText>
      </w:r>
      <w:r>
        <w:fldChar w:fldCharType="separate"/>
      </w:r>
      <w:r w:rsidR="003F739D">
        <w:rPr>
          <w:noProof/>
        </w:rPr>
        <w:t>16</w:t>
      </w:r>
      <w:r>
        <w:fldChar w:fldCharType="end"/>
      </w:r>
      <w:bookmarkEnd w:id="86"/>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87" w:name="_Ref58511361"/>
      <w:r>
        <w:t>Estudo de caso</w:t>
      </w:r>
      <w:bookmarkEnd w:id="87"/>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22"/>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1407DBDC"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6255C5">
        <w:t xml:space="preserve">Figura </w:t>
      </w:r>
      <w:r w:rsidR="006255C5">
        <w:rPr>
          <w:noProof/>
        </w:rPr>
        <w:t>16</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06AFABC7" w:rsidR="002531B4" w:rsidRDefault="002531B4" w:rsidP="002531B4">
      <w:pPr>
        <w:pStyle w:val="RtulodeFigura"/>
      </w:pPr>
      <w:bookmarkStart w:id="88" w:name="_Ref58468638"/>
      <w:r>
        <w:t xml:space="preserve">Figura </w:t>
      </w:r>
      <w:r>
        <w:fldChar w:fldCharType="begin"/>
      </w:r>
      <w:r>
        <w:instrText xml:space="preserve"> SEQ Figura \* ARABIC </w:instrText>
      </w:r>
      <w:r>
        <w:fldChar w:fldCharType="separate"/>
      </w:r>
      <w:r w:rsidR="003F739D">
        <w:rPr>
          <w:noProof/>
        </w:rPr>
        <w:t>17</w:t>
      </w:r>
      <w:r>
        <w:fldChar w:fldCharType="end"/>
      </w:r>
      <w:bookmarkEnd w:id="88"/>
      <w:r>
        <w:t>. Tapete para avaliação do pensamento computacional</w:t>
      </w:r>
    </w:p>
    <w:p w14:paraId="5C285A43" w14:textId="001F78B0"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6255C5">
        <w:t xml:space="preserve">Tabela </w:t>
      </w:r>
      <w:r w:rsidR="006255C5">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43A0A329" w:rsidR="00640357" w:rsidRDefault="00640357" w:rsidP="00640357">
      <w:pPr>
        <w:pStyle w:val="Legenda"/>
      </w:pPr>
      <w:bookmarkStart w:id="89" w:name="_Ref58469952"/>
      <w:r>
        <w:t xml:space="preserve">Tabela </w:t>
      </w:r>
      <w:r>
        <w:fldChar w:fldCharType="begin"/>
      </w:r>
      <w:r>
        <w:instrText xml:space="preserve"> SEQ Tabela \* ARABIC </w:instrText>
      </w:r>
      <w:r>
        <w:fldChar w:fldCharType="separate"/>
      </w:r>
      <w:r w:rsidR="006255C5">
        <w:rPr>
          <w:noProof/>
        </w:rPr>
        <w:t>37</w:t>
      </w:r>
      <w:r>
        <w:fldChar w:fldCharType="end"/>
      </w:r>
      <w:bookmarkEnd w:id="89"/>
      <w:r>
        <w:t>. Enunciados para a</w:t>
      </w:r>
      <w:r w:rsidR="00D12268">
        <w:t xml:space="preserve"> a</w:t>
      </w:r>
      <w:r>
        <w:t>valição do pensamento computacional</w:t>
      </w:r>
    </w:p>
    <w:p w14:paraId="10968A77" w14:textId="454E4D84"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6255C5">
        <w:t xml:space="preserve">Tabela </w:t>
      </w:r>
      <w:r w:rsidR="006255C5">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7DA53782" w:rsidR="00AD0C3F" w:rsidRDefault="00AD0C3F" w:rsidP="00AD0C3F">
      <w:pPr>
        <w:pStyle w:val="RtulodeFigura"/>
      </w:pPr>
      <w:bookmarkStart w:id="90" w:name="_Ref58471436"/>
      <w:r>
        <w:t xml:space="preserve">Tabela </w:t>
      </w:r>
      <w:r>
        <w:fldChar w:fldCharType="begin"/>
      </w:r>
      <w:r>
        <w:instrText xml:space="preserve"> SEQ Tabela \* ARABIC </w:instrText>
      </w:r>
      <w:r>
        <w:fldChar w:fldCharType="separate"/>
      </w:r>
      <w:r w:rsidR="006255C5">
        <w:rPr>
          <w:noProof/>
        </w:rPr>
        <w:t>38</w:t>
      </w:r>
      <w:r>
        <w:fldChar w:fldCharType="end"/>
      </w:r>
      <w:bookmarkEnd w:id="90"/>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236E96E1"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6255C5">
        <w:t xml:space="preserve">4.4.1 </w:t>
      </w:r>
      <w:r w:rsidR="002C4DAC">
        <w:fldChar w:fldCharType="end"/>
      </w:r>
      <w:r w:rsidR="00DA0521">
        <w:t>.</w:t>
      </w:r>
    </w:p>
    <w:p w14:paraId="087EEA04" w14:textId="718EC7AC"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6255C5">
        <w:t xml:space="preserve">Figura </w:t>
      </w:r>
      <w:r w:rsidR="006255C5">
        <w:rPr>
          <w:noProof/>
        </w:rPr>
        <w:t>17</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6FFB9842" w:rsidR="0016142D" w:rsidRDefault="0016142D" w:rsidP="0016142D">
      <w:pPr>
        <w:pStyle w:val="RtulodeFigura"/>
      </w:pPr>
      <w:bookmarkStart w:id="91" w:name="_Ref58479129"/>
      <w:r>
        <w:t xml:space="preserve">Figura </w:t>
      </w:r>
      <w:r>
        <w:fldChar w:fldCharType="begin"/>
      </w:r>
      <w:r>
        <w:instrText xml:space="preserve"> SEQ Figura \* ARABIC </w:instrText>
      </w:r>
      <w:r>
        <w:fldChar w:fldCharType="separate"/>
      </w:r>
      <w:r w:rsidR="003F739D">
        <w:rPr>
          <w:noProof/>
        </w:rPr>
        <w:t>18</w:t>
      </w:r>
      <w:r>
        <w:fldChar w:fldCharType="end"/>
      </w:r>
      <w:bookmarkEnd w:id="91"/>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RoP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O avaliador acessará o aplicativo, selecionará o RoP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Ao ser sinalizado, o professor fará a preparação da criança da forma que achar necessário como, por exemplo, explicando o funcionamento do RoPE</w:t>
      </w:r>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2AED9550" w:rsidR="00634B8F" w:rsidRDefault="0016699E" w:rsidP="00634B8F">
      <w:pPr>
        <w:pStyle w:val="PargrafodaLista"/>
        <w:numPr>
          <w:ilvl w:val="0"/>
          <w:numId w:val="11"/>
        </w:numPr>
        <w:spacing w:before="240" w:after="240" w:line="360" w:lineRule="auto"/>
        <w:jc w:val="both"/>
      </w:pPr>
      <w:r>
        <w:t>Neste momento, o avaliador clicará no botão “Iniciar” para dar início à coleta das informações. O aplicativo começará a fazer o registro dos eventos enviados pelo RoPE e exibirá na tela essas informações para que o avaliador possa acompanhar (</w:t>
      </w:r>
      <w:r>
        <w:fldChar w:fldCharType="begin"/>
      </w:r>
      <w:r>
        <w:instrText xml:space="preserve"> REF _Ref58480346 \h </w:instrText>
      </w:r>
      <w:r>
        <w:fldChar w:fldCharType="separate"/>
      </w:r>
      <w:r w:rsidR="006255C5">
        <w:t xml:space="preserve">Figura </w:t>
      </w:r>
      <w:r w:rsidR="006255C5">
        <w:rPr>
          <w:noProof/>
        </w:rPr>
        <w:t>18</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F7FC492" w:rsidR="00634B8F" w:rsidRDefault="00634B8F" w:rsidP="00634B8F">
      <w:pPr>
        <w:pStyle w:val="RtulodeFigura"/>
      </w:pPr>
      <w:bookmarkStart w:id="92" w:name="_Ref58480346"/>
      <w:r>
        <w:t xml:space="preserve">Figura </w:t>
      </w:r>
      <w:r>
        <w:fldChar w:fldCharType="begin"/>
      </w:r>
      <w:r>
        <w:instrText xml:space="preserve"> SEQ Figura \* ARABIC </w:instrText>
      </w:r>
      <w:r>
        <w:fldChar w:fldCharType="separate"/>
      </w:r>
      <w:r w:rsidR="003F739D">
        <w:rPr>
          <w:noProof/>
        </w:rPr>
        <w:t>19</w:t>
      </w:r>
      <w:r>
        <w:fldChar w:fldCharType="end"/>
      </w:r>
      <w:bookmarkEnd w:id="92"/>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ii) os pais da criança vieram levá-la para casa, (iii) outros eventos não previstos. Neste cenário, o avaliador clicará no botão “Interromper”, sinalizando o aplicativo de que o teste precisou ser interrompido, mas que não houve falha nem sucesso</w:t>
      </w:r>
    </w:p>
    <w:p w14:paraId="75E42B5C" w14:textId="098DC6B3"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6255C5">
        <w:t xml:space="preserve">Figura </w:t>
      </w:r>
      <w:r w:rsidR="006255C5">
        <w:rPr>
          <w:noProof/>
        </w:rPr>
        <w:t>19</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55299B8B"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6255C5">
        <w:t xml:space="preserve">Figura </w:t>
      </w:r>
      <w:r w:rsidR="006255C5">
        <w:rPr>
          <w:noProof/>
        </w:rPr>
        <w:t>20</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6C3545CF" w:rsidR="00192BBA" w:rsidRDefault="00192BBA" w:rsidP="00192BBA">
      <w:pPr>
        <w:pStyle w:val="RtulodeFigura"/>
      </w:pPr>
      <w:bookmarkStart w:id="93" w:name="_Ref58481512"/>
      <w:r>
        <w:t xml:space="preserve">Figura </w:t>
      </w:r>
      <w:r>
        <w:fldChar w:fldCharType="begin"/>
      </w:r>
      <w:r>
        <w:instrText xml:space="preserve"> SEQ Figura \* ARABIC </w:instrText>
      </w:r>
      <w:r>
        <w:fldChar w:fldCharType="separate"/>
      </w:r>
      <w:r w:rsidR="003F739D">
        <w:rPr>
          <w:noProof/>
        </w:rPr>
        <w:t>20</w:t>
      </w:r>
      <w:r>
        <w:fldChar w:fldCharType="end"/>
      </w:r>
      <w:bookmarkEnd w:id="93"/>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2F6BF383" w:rsidR="00517CF4" w:rsidRDefault="00517CF4" w:rsidP="005A28C2">
      <w:pPr>
        <w:pStyle w:val="RtulodeFigura"/>
      </w:pPr>
      <w:bookmarkStart w:id="94" w:name="_Ref58481734"/>
      <w:r>
        <w:t xml:space="preserve">Figura </w:t>
      </w:r>
      <w:r>
        <w:fldChar w:fldCharType="begin"/>
      </w:r>
      <w:r>
        <w:instrText xml:space="preserve"> SEQ Figura \* ARABIC </w:instrText>
      </w:r>
      <w:r>
        <w:fldChar w:fldCharType="separate"/>
      </w:r>
      <w:r w:rsidR="003F739D">
        <w:rPr>
          <w:noProof/>
        </w:rPr>
        <w:t>21</w:t>
      </w:r>
      <w:r>
        <w:fldChar w:fldCharType="end"/>
      </w:r>
      <w:bookmarkEnd w:id="94"/>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5BE613A7"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6255C5">
        <w:t xml:space="preserve">Figura </w:t>
      </w:r>
      <w:r w:rsidR="006255C5">
        <w:rPr>
          <w:noProof/>
        </w:rPr>
        <w:t>21</w:t>
      </w:r>
      <w:r w:rsidR="003016C1">
        <w:fldChar w:fldCharType="end"/>
      </w:r>
      <w:r w:rsidR="003016C1">
        <w:t>) . As tabelas “test_suite”, “test_stage” e “test_challenge” armazenam o teste do pensamento computacional, as etapas do teste e os enunciados de cada etapa, respectivamente. O registro das execuções dos testes, ilustrado anteriormente no protótipo da aplicação, são armazenadas na tabela “test_executions”. Por fim, os eventos recebidos do RoPE bem como as variáveis computadas a partir desses eventos, são armazenados nas tabelas “rope_event” e “test_variable”,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6">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79015D00" w:rsidR="00BB2B38" w:rsidRDefault="003016C1" w:rsidP="003016C1">
      <w:pPr>
        <w:pStyle w:val="Legenda"/>
      </w:pPr>
      <w:bookmarkStart w:id="95" w:name="_Ref58488108"/>
      <w:r>
        <w:t xml:space="preserve">Figura </w:t>
      </w:r>
      <w:r>
        <w:fldChar w:fldCharType="begin"/>
      </w:r>
      <w:r>
        <w:instrText xml:space="preserve"> SEQ Figura \* ARABIC </w:instrText>
      </w:r>
      <w:r>
        <w:fldChar w:fldCharType="separate"/>
      </w:r>
      <w:r w:rsidR="003F739D">
        <w:rPr>
          <w:noProof/>
        </w:rPr>
        <w:t>22</w:t>
      </w:r>
      <w:r>
        <w:fldChar w:fldCharType="end"/>
      </w:r>
      <w:bookmarkEnd w:id="95"/>
      <w:r>
        <w:t>. Diagrama ER do banco de dados do aplicativo Smart RoPE</w:t>
      </w:r>
    </w:p>
    <w:p w14:paraId="78E4E4AA" w14:textId="1ACC9B41" w:rsidR="00401310" w:rsidRDefault="0080455C" w:rsidP="0002183A">
      <w:pPr>
        <w:rPr>
          <w:b/>
          <w:color w:val="000000"/>
        </w:rPr>
      </w:pPr>
      <w:r>
        <w:rPr>
          <w:b/>
          <w:color w:val="000000"/>
        </w:rPr>
        <w:t>Plano de trabalho</w:t>
      </w:r>
    </w:p>
    <w:p w14:paraId="0FEA5B4A" w14:textId="2CBCE580" w:rsidR="0002183A" w:rsidRDefault="0002183A">
      <w:pPr>
        <w:pBdr>
          <w:top w:val="nil"/>
          <w:left w:val="nil"/>
          <w:bottom w:val="nil"/>
          <w:right w:val="nil"/>
          <w:between w:val="nil"/>
        </w:pBdr>
        <w:spacing w:before="320" w:after="240"/>
        <w:rPr>
          <w:b/>
          <w:color w:val="000000"/>
        </w:rPr>
      </w:pPr>
      <w:r>
        <w:rPr>
          <w:color w:val="000000"/>
        </w:rPr>
        <w:t>Quadro 1. Cronograma de execução para (2021/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02183A" w14:paraId="1C916F18" w14:textId="77777777" w:rsidTr="00C34365">
        <w:tc>
          <w:tcPr>
            <w:tcW w:w="5175" w:type="dxa"/>
          </w:tcPr>
          <w:p w14:paraId="0C16C780" w14:textId="77777777" w:rsidR="0002183A" w:rsidRDefault="0002183A" w:rsidP="00C34365">
            <w:r>
              <w:rPr>
                <w:b/>
              </w:rPr>
              <w:t>Atividade</w:t>
            </w:r>
          </w:p>
        </w:tc>
        <w:tc>
          <w:tcPr>
            <w:tcW w:w="715" w:type="dxa"/>
          </w:tcPr>
          <w:p w14:paraId="60F035D1" w14:textId="77777777" w:rsidR="0002183A" w:rsidRDefault="0002183A" w:rsidP="00C34365">
            <w:pPr>
              <w:jc w:val="center"/>
              <w:rPr>
                <w:b/>
                <w:sz w:val="20"/>
                <w:szCs w:val="20"/>
              </w:rPr>
            </w:pPr>
            <w:r>
              <w:rPr>
                <w:b/>
                <w:sz w:val="20"/>
                <w:szCs w:val="20"/>
              </w:rPr>
              <w:t>Jan</w:t>
            </w:r>
          </w:p>
        </w:tc>
        <w:tc>
          <w:tcPr>
            <w:tcW w:w="715" w:type="dxa"/>
          </w:tcPr>
          <w:p w14:paraId="7A4D753A" w14:textId="77777777" w:rsidR="0002183A" w:rsidRDefault="0002183A" w:rsidP="00C34365">
            <w:pPr>
              <w:jc w:val="center"/>
              <w:rPr>
                <w:b/>
                <w:sz w:val="20"/>
                <w:szCs w:val="20"/>
              </w:rPr>
            </w:pPr>
            <w:r>
              <w:rPr>
                <w:b/>
                <w:sz w:val="20"/>
                <w:szCs w:val="20"/>
              </w:rPr>
              <w:t>Fev</w:t>
            </w:r>
          </w:p>
        </w:tc>
        <w:tc>
          <w:tcPr>
            <w:tcW w:w="715" w:type="dxa"/>
          </w:tcPr>
          <w:p w14:paraId="08973E44" w14:textId="77777777" w:rsidR="0002183A" w:rsidRDefault="0002183A" w:rsidP="00C34365">
            <w:pPr>
              <w:jc w:val="center"/>
              <w:rPr>
                <w:b/>
                <w:sz w:val="20"/>
                <w:szCs w:val="20"/>
              </w:rPr>
            </w:pPr>
            <w:r>
              <w:rPr>
                <w:b/>
                <w:sz w:val="20"/>
                <w:szCs w:val="20"/>
              </w:rPr>
              <w:t>Mar</w:t>
            </w:r>
          </w:p>
        </w:tc>
        <w:tc>
          <w:tcPr>
            <w:tcW w:w="715" w:type="dxa"/>
          </w:tcPr>
          <w:p w14:paraId="2D3C647C" w14:textId="77777777" w:rsidR="0002183A" w:rsidRDefault="0002183A" w:rsidP="00C34365">
            <w:pPr>
              <w:jc w:val="center"/>
              <w:rPr>
                <w:b/>
                <w:sz w:val="20"/>
                <w:szCs w:val="20"/>
              </w:rPr>
            </w:pPr>
            <w:r>
              <w:rPr>
                <w:b/>
                <w:sz w:val="20"/>
                <w:szCs w:val="20"/>
              </w:rPr>
              <w:t>Abr</w:t>
            </w:r>
          </w:p>
        </w:tc>
        <w:tc>
          <w:tcPr>
            <w:tcW w:w="715" w:type="dxa"/>
          </w:tcPr>
          <w:p w14:paraId="00E7C237" w14:textId="77777777" w:rsidR="0002183A" w:rsidRDefault="0002183A" w:rsidP="00C34365">
            <w:pPr>
              <w:jc w:val="center"/>
              <w:rPr>
                <w:b/>
                <w:sz w:val="20"/>
                <w:szCs w:val="20"/>
              </w:rPr>
            </w:pPr>
            <w:r>
              <w:rPr>
                <w:b/>
                <w:sz w:val="20"/>
                <w:szCs w:val="20"/>
              </w:rPr>
              <w:t>Mai</w:t>
            </w:r>
          </w:p>
        </w:tc>
        <w:tc>
          <w:tcPr>
            <w:tcW w:w="715" w:type="dxa"/>
          </w:tcPr>
          <w:p w14:paraId="5612714D" w14:textId="77777777" w:rsidR="0002183A" w:rsidRDefault="0002183A" w:rsidP="00C34365">
            <w:pPr>
              <w:jc w:val="center"/>
              <w:rPr>
                <w:b/>
                <w:sz w:val="20"/>
                <w:szCs w:val="20"/>
              </w:rPr>
            </w:pPr>
            <w:r>
              <w:rPr>
                <w:b/>
                <w:sz w:val="20"/>
                <w:szCs w:val="20"/>
              </w:rPr>
              <w:t>Jun</w:t>
            </w:r>
          </w:p>
        </w:tc>
      </w:tr>
      <w:tr w:rsidR="0002183A" w14:paraId="3E4999DC" w14:textId="77777777" w:rsidTr="00C34365">
        <w:tc>
          <w:tcPr>
            <w:tcW w:w="5175" w:type="dxa"/>
          </w:tcPr>
          <w:p w14:paraId="125F9BAD" w14:textId="3B38FE9C" w:rsidR="0002183A" w:rsidRDefault="0002183A" w:rsidP="00C34365">
            <w:pPr>
              <w:rPr>
                <w:sz w:val="20"/>
                <w:szCs w:val="20"/>
              </w:rPr>
            </w:pPr>
            <w:r>
              <w:rPr>
                <w:sz w:val="20"/>
                <w:szCs w:val="20"/>
              </w:rPr>
              <w:t>Implementar o sistema de troca de mensagens</w:t>
            </w:r>
          </w:p>
        </w:tc>
        <w:tc>
          <w:tcPr>
            <w:tcW w:w="715" w:type="dxa"/>
            <w:tcMar>
              <w:left w:w="28" w:type="dxa"/>
              <w:right w:w="28" w:type="dxa"/>
            </w:tcMar>
            <w:vAlign w:val="center"/>
          </w:tcPr>
          <w:p w14:paraId="78E3F8E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CD10445"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99DAE32" w14:textId="3A30074E" w:rsidR="0002183A"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13099EB"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108D997A"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23458D47" w14:textId="77777777" w:rsidR="0002183A" w:rsidRDefault="0002183A" w:rsidP="00C34365">
            <w:pPr>
              <w:jc w:val="center"/>
              <w:rPr>
                <w:rFonts w:ascii="Courier New" w:eastAsia="Courier New" w:hAnsi="Courier New" w:cs="Courier New"/>
                <w:sz w:val="20"/>
                <w:szCs w:val="20"/>
              </w:rPr>
            </w:pPr>
          </w:p>
        </w:tc>
      </w:tr>
      <w:tr w:rsidR="0002183A" w14:paraId="5D789DF1" w14:textId="77777777" w:rsidTr="00C34365">
        <w:trPr>
          <w:trHeight w:val="220"/>
        </w:trPr>
        <w:tc>
          <w:tcPr>
            <w:tcW w:w="5175" w:type="dxa"/>
          </w:tcPr>
          <w:p w14:paraId="28A06830" w14:textId="69C59F05" w:rsidR="0002183A" w:rsidRDefault="0002183A" w:rsidP="00C34365">
            <w:pPr>
              <w:rPr>
                <w:sz w:val="20"/>
                <w:szCs w:val="20"/>
              </w:rPr>
            </w:pPr>
            <w:r>
              <w:rPr>
                <w:sz w:val="20"/>
                <w:szCs w:val="20"/>
              </w:rPr>
              <w:t xml:space="preserve">Implementar o aplicativo de </w:t>
            </w:r>
            <w:r w:rsidR="00960E32">
              <w:rPr>
                <w:sz w:val="20"/>
                <w:szCs w:val="20"/>
              </w:rPr>
              <w:t>testes</w:t>
            </w:r>
          </w:p>
        </w:tc>
        <w:tc>
          <w:tcPr>
            <w:tcW w:w="715" w:type="dxa"/>
            <w:tcMar>
              <w:left w:w="28" w:type="dxa"/>
              <w:right w:w="28" w:type="dxa"/>
            </w:tcMar>
            <w:vAlign w:val="center"/>
          </w:tcPr>
          <w:p w14:paraId="2CC9B60E"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15A0EE7"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6FA8944" w14:textId="4FFD0EDD"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470A4E8"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07342C2"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D4C439" w14:textId="77777777" w:rsidR="0002183A" w:rsidRDefault="0002183A" w:rsidP="00C34365">
            <w:pPr>
              <w:jc w:val="center"/>
              <w:rPr>
                <w:rFonts w:ascii="Courier New" w:eastAsia="Courier New" w:hAnsi="Courier New" w:cs="Courier New"/>
                <w:sz w:val="20"/>
                <w:szCs w:val="20"/>
              </w:rPr>
            </w:pPr>
          </w:p>
        </w:tc>
      </w:tr>
      <w:tr w:rsidR="0002183A" w14:paraId="23A59E3D" w14:textId="77777777" w:rsidTr="00C34365">
        <w:trPr>
          <w:trHeight w:val="220"/>
        </w:trPr>
        <w:tc>
          <w:tcPr>
            <w:tcW w:w="5175" w:type="dxa"/>
          </w:tcPr>
          <w:p w14:paraId="775006AE" w14:textId="1BAAC5AB" w:rsidR="0002183A" w:rsidRDefault="00960E32" w:rsidP="00C34365">
            <w:pPr>
              <w:rPr>
                <w:sz w:val="20"/>
                <w:szCs w:val="20"/>
              </w:rPr>
            </w:pPr>
            <w:r>
              <w:rPr>
                <w:sz w:val="20"/>
                <w:szCs w:val="20"/>
              </w:rPr>
              <w:t>Testar a implementação e realizar o estudo de caso</w:t>
            </w:r>
          </w:p>
        </w:tc>
        <w:tc>
          <w:tcPr>
            <w:tcW w:w="715" w:type="dxa"/>
            <w:tcMar>
              <w:left w:w="28" w:type="dxa"/>
              <w:right w:w="28" w:type="dxa"/>
            </w:tcMar>
            <w:vAlign w:val="center"/>
          </w:tcPr>
          <w:p w14:paraId="541D4323"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1A56E5C"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42876E54"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A05B1D"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2D4619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8B0D9F0" w14:textId="28B97F4C" w:rsidR="0002183A" w:rsidRDefault="0002183A" w:rsidP="00C34365">
            <w:pPr>
              <w:jc w:val="center"/>
              <w:rPr>
                <w:rFonts w:ascii="Courier New" w:eastAsia="Courier New" w:hAnsi="Courier New" w:cs="Courier New"/>
                <w:sz w:val="20"/>
                <w:szCs w:val="20"/>
              </w:rPr>
            </w:pPr>
          </w:p>
        </w:tc>
      </w:tr>
      <w:tr w:rsidR="00960E32" w14:paraId="6229997A" w14:textId="77777777" w:rsidTr="00C34365">
        <w:trPr>
          <w:trHeight w:val="220"/>
        </w:trPr>
        <w:tc>
          <w:tcPr>
            <w:tcW w:w="5175" w:type="dxa"/>
          </w:tcPr>
          <w:p w14:paraId="7DE67E87" w14:textId="405C7414" w:rsidR="00960E32" w:rsidRDefault="00960E32" w:rsidP="00C34365">
            <w:pPr>
              <w:rPr>
                <w:sz w:val="20"/>
                <w:szCs w:val="20"/>
              </w:rPr>
            </w:pPr>
            <w:r>
              <w:rPr>
                <w:sz w:val="20"/>
                <w:szCs w:val="20"/>
              </w:rPr>
              <w:t>Redigir a versão final do trabalho apresentando os resultados e conclusões</w:t>
            </w:r>
          </w:p>
        </w:tc>
        <w:tc>
          <w:tcPr>
            <w:tcW w:w="715" w:type="dxa"/>
            <w:tcMar>
              <w:left w:w="28" w:type="dxa"/>
              <w:right w:w="28" w:type="dxa"/>
            </w:tcMar>
            <w:vAlign w:val="center"/>
          </w:tcPr>
          <w:p w14:paraId="0E90FBDB"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B1AA8F1"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78D02214"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3B8554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1AC299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4C41A16" w14:textId="41FDBFB9" w:rsidR="00960E32"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22C72466" w14:textId="77777777" w:rsidR="0002183A" w:rsidRDefault="0002183A">
      <w:pPr>
        <w:pBdr>
          <w:top w:val="nil"/>
          <w:left w:val="nil"/>
          <w:bottom w:val="nil"/>
          <w:right w:val="nil"/>
          <w:between w:val="nil"/>
        </w:pBdr>
        <w:spacing w:after="600"/>
        <w:jc w:val="center"/>
        <w:rPr>
          <w:b/>
          <w:smallCaps/>
          <w:sz w:val="32"/>
          <w:szCs w:val="32"/>
        </w:rPr>
      </w:pPr>
      <w:bookmarkStart w:id="96" w:name="_3rdcrjn" w:colFirst="0" w:colLast="0"/>
      <w:bookmarkEnd w:id="96"/>
    </w:p>
    <w:p w14:paraId="4D3E1096" w14:textId="77777777" w:rsidR="0002183A" w:rsidRDefault="0002183A">
      <w:pPr>
        <w:rPr>
          <w:b/>
          <w:smallCaps/>
          <w:sz w:val="32"/>
          <w:szCs w:val="32"/>
        </w:rPr>
      </w:pPr>
      <w:r>
        <w:rPr>
          <w:b/>
          <w:smallCaps/>
          <w:sz w:val="32"/>
          <w:szCs w:val="32"/>
        </w:rPr>
        <w:br w:type="page"/>
      </w:r>
    </w:p>
    <w:p w14:paraId="2491BBF7" w14:textId="4CCC1B3F" w:rsidR="00401310" w:rsidRDefault="0080455C">
      <w:pPr>
        <w:pBdr>
          <w:top w:val="nil"/>
          <w:left w:val="nil"/>
          <w:bottom w:val="nil"/>
          <w:right w:val="nil"/>
          <w:between w:val="nil"/>
        </w:pBdr>
        <w:spacing w:after="600"/>
        <w:jc w:val="center"/>
        <w:rPr>
          <w:b/>
          <w:smallCaps/>
          <w:color w:val="000000"/>
          <w:sz w:val="32"/>
          <w:szCs w:val="32"/>
        </w:rPr>
      </w:pPr>
      <w:r>
        <w:rPr>
          <w:b/>
          <w:smallCaps/>
          <w:sz w:val="32"/>
          <w:szCs w:val="32"/>
        </w:rPr>
        <w:lastRenderedPageBreak/>
        <w:t>R</w:t>
      </w:r>
      <w:r>
        <w:rPr>
          <w:b/>
          <w:smallCaps/>
          <w:color w:val="000000"/>
          <w:sz w:val="32"/>
          <w:szCs w:val="32"/>
        </w:rPr>
        <w:t>EFERÊNCIAS</w:t>
      </w:r>
    </w:p>
    <w:p w14:paraId="5E7F5B02" w14:textId="77777777" w:rsidR="00103891" w:rsidRPr="00103891" w:rsidRDefault="00530F78" w:rsidP="00103891">
      <w:pPr>
        <w:pStyle w:val="Bibliografia"/>
      </w:pPr>
      <w:r>
        <w:rPr>
          <w:smallCaps/>
          <w:color w:val="000000"/>
          <w:szCs w:val="32"/>
        </w:rPr>
        <w:fldChar w:fldCharType="begin"/>
      </w:r>
      <w:r w:rsidR="00103891">
        <w:rPr>
          <w:smallCaps/>
          <w:color w:val="000000"/>
          <w:szCs w:val="32"/>
        </w:rPr>
        <w:instrText xml:space="preserve"> ADDIN ZOTERO_BIBL {"uncited":[],"omitted":[],"custom":[]} CSL_BIBLIOGRAPHY </w:instrText>
      </w:r>
      <w:r>
        <w:rPr>
          <w:smallCaps/>
          <w:color w:val="000000"/>
          <w:szCs w:val="32"/>
        </w:rPr>
        <w:fldChar w:fldCharType="separate"/>
      </w:r>
      <w:r w:rsidR="00103891" w:rsidRPr="00103891">
        <w:t xml:space="preserve">BHAWIYUGA, A.; DATA, M.; WARDA, A. </w:t>
      </w:r>
      <w:r w:rsidR="00103891" w:rsidRPr="00103891">
        <w:rPr>
          <w:b/>
          <w:bCs/>
        </w:rPr>
        <w:t>Architectural design of token based authentication of MQTT protocol in constrained IoT device</w:t>
      </w:r>
      <w:r w:rsidR="00103891" w:rsidRPr="00103891">
        <w:t xml:space="preserve">. 2017 11th International Conference on Telecommunication Systems Services and Applications (TSSA). </w:t>
      </w:r>
      <w:r w:rsidR="00103891" w:rsidRPr="00103891">
        <w:rPr>
          <w:b/>
          <w:bCs/>
        </w:rPr>
        <w:t>Anais</w:t>
      </w:r>
      <w:r w:rsidR="00103891" w:rsidRPr="00103891">
        <w:t>... In: 2017 11TH INTERNATIONAL CONFERENCE ON TELECOMMUNICATION SYSTEMS SERVICES AND APPLICATIONS (TSSA). Lombok: IEEE, out. 2017. Disponível em: &lt;http://ieeexplore.ieee.org/document/8272933/&gt;. Acesso em: 6 dez. 2020</w:t>
      </w:r>
    </w:p>
    <w:p w14:paraId="56D331E5" w14:textId="77777777" w:rsidR="00103891" w:rsidRPr="00103891" w:rsidRDefault="00103891" w:rsidP="00103891">
      <w:pPr>
        <w:pStyle w:val="Bibliografia"/>
      </w:pPr>
      <w:r w:rsidRPr="00103891">
        <w:t xml:space="preserve">BRACKMANN, C. et al. </w:t>
      </w:r>
      <w:r w:rsidRPr="00103891">
        <w:rPr>
          <w:b/>
          <w:bCs/>
        </w:rPr>
        <w:t>Computational thinking: Panorama of the Americas</w:t>
      </w:r>
      <w:r w:rsidRPr="00103891">
        <w:t xml:space="preserve">. 2016 International Symposium on Computers in Education (SIIE). </w:t>
      </w:r>
      <w:r w:rsidRPr="00103891">
        <w:rPr>
          <w:b/>
          <w:bCs/>
        </w:rPr>
        <w:t>Anais</w:t>
      </w:r>
      <w:r w:rsidRPr="00103891">
        <w:t>... In: 2016 INTERNATIONAL SYMPOSIUM ON COMPUTERS IN EDUCATION (SIIE). Salamanca, Spain: IEEE, set. 2016. Disponível em: &lt;http://ieeexplore.ieee.org/document/7751839/&gt;. Acesso em: 10 dez. 2020</w:t>
      </w:r>
    </w:p>
    <w:p w14:paraId="7F2DF3AE" w14:textId="77777777" w:rsidR="00103891" w:rsidRPr="00103891" w:rsidRDefault="00103891" w:rsidP="00103891">
      <w:pPr>
        <w:pStyle w:val="Bibliografia"/>
      </w:pPr>
      <w:r w:rsidRPr="00103891">
        <w:t xml:space="preserve">COLOMBO, S. et al. </w:t>
      </w:r>
      <w:r w:rsidRPr="00103891">
        <w:rPr>
          <w:b/>
          <w:bCs/>
        </w:rPr>
        <w:t>Dolphin Sam: A Smart Pet for Children with Intellectual Disability</w:t>
      </w:r>
      <w:r w:rsidRPr="00103891">
        <w:t xml:space="preserve">. Proceedings of the International Working Conference on Advanced Visual Interfaces - AVI ’16. </w:t>
      </w:r>
      <w:r w:rsidRPr="00103891">
        <w:rPr>
          <w:b/>
          <w:bCs/>
        </w:rPr>
        <w:t>Anais</w:t>
      </w:r>
      <w:r w:rsidRPr="00103891">
        <w:t>... In: THE INTERNATIONAL WORKING CONFERENCE. Bari, Italy: ACM Press, 2016. Disponível em: &lt;http://dl.acm.org/citation.cfm?doid=2909132.2926090&gt;. Acesso em: 5 dez. 2020</w:t>
      </w:r>
    </w:p>
    <w:p w14:paraId="20EA6415" w14:textId="77777777" w:rsidR="00103891" w:rsidRPr="00103891" w:rsidRDefault="00103891" w:rsidP="00103891">
      <w:pPr>
        <w:pStyle w:val="Bibliografia"/>
      </w:pPr>
      <w:r w:rsidRPr="00103891">
        <w:t xml:space="preserve">ELKIN, M.; SULLIVAN, A.; BERS, M. U. Programming with the KIBO Robotics Kit in Preschool Classrooms. p. 169–186, set. 2016. </w:t>
      </w:r>
    </w:p>
    <w:p w14:paraId="5B0E357F" w14:textId="77777777" w:rsidR="00103891" w:rsidRPr="00103891" w:rsidRDefault="00103891" w:rsidP="00103891">
      <w:pPr>
        <w:pStyle w:val="Bibliografia"/>
      </w:pPr>
      <w:r w:rsidRPr="00103891">
        <w:t xml:space="preserve">EMILY RELKIN et al. </w:t>
      </w:r>
      <w:r w:rsidRPr="00103891">
        <w:rPr>
          <w:b/>
          <w:bCs/>
        </w:rPr>
        <w:t>Assessing Young Children’s Computational Thinking Abilities</w:t>
      </w:r>
      <w:r w:rsidRPr="00103891">
        <w:t>. [s.l.] Tufts University, 2018.</w:t>
      </w:r>
    </w:p>
    <w:p w14:paraId="4B2727FF" w14:textId="77777777" w:rsidR="00103891" w:rsidRPr="00103891" w:rsidRDefault="00103891" w:rsidP="00103891">
      <w:pPr>
        <w:pStyle w:val="Bibliografia"/>
      </w:pPr>
      <w:r w:rsidRPr="00103891">
        <w:t xml:space="preserve">ESPRESSIF. </w:t>
      </w:r>
      <w:r w:rsidRPr="00103891">
        <w:rPr>
          <w:b/>
          <w:bCs/>
        </w:rPr>
        <w:t>ESP8266EX Datasheet</w:t>
      </w:r>
      <w:r w:rsidRPr="00103891">
        <w:t>Espressif, , 2020. . Disponível em: &lt;https://www.espressif.com/sites/default/files/documentation/0a-esp8266ex_datasheet_en.pdf&gt;. Acesso em: 5 dez. 2020</w:t>
      </w:r>
    </w:p>
    <w:p w14:paraId="383639D4" w14:textId="77777777" w:rsidR="00103891" w:rsidRPr="00103891" w:rsidRDefault="00103891" w:rsidP="00103891">
      <w:pPr>
        <w:pStyle w:val="Bibliografia"/>
      </w:pPr>
      <w:r w:rsidRPr="00103891">
        <w:t xml:space="preserve">HWANG, H. C.; PARK, J.; SHON, J. G. Design and Implementation of a Reliable Message Transmission System Based on MQTT Protocol in IoT. </w:t>
      </w:r>
      <w:r w:rsidRPr="00103891">
        <w:rPr>
          <w:b/>
          <w:bCs/>
        </w:rPr>
        <w:t>Wireless Personal Communications</w:t>
      </w:r>
      <w:r w:rsidRPr="00103891">
        <w:t xml:space="preserve">, v. 91, n. 4, p. 1765–1777, dez. 2016. </w:t>
      </w:r>
    </w:p>
    <w:p w14:paraId="13554BD7" w14:textId="77777777" w:rsidR="00103891" w:rsidRPr="00103891" w:rsidRDefault="00103891" w:rsidP="00103891">
      <w:pPr>
        <w:pStyle w:val="Bibliografia"/>
      </w:pPr>
      <w:r w:rsidRPr="00103891">
        <w:t xml:space="preserve">KASHYAP, M.; SHARMA, V.; GUPTA, N. Taking MQTT and NodeMcu to IOT: Communication in Internet of Things. </w:t>
      </w:r>
      <w:r w:rsidRPr="00103891">
        <w:rPr>
          <w:b/>
          <w:bCs/>
        </w:rPr>
        <w:t>Procedia Computer Science</w:t>
      </w:r>
      <w:r w:rsidRPr="00103891">
        <w:t xml:space="preserve">, v. 132, p. 1611–1618, 2018. </w:t>
      </w:r>
    </w:p>
    <w:p w14:paraId="4A4B3811" w14:textId="77777777" w:rsidR="00103891" w:rsidRPr="00103891" w:rsidRDefault="00103891" w:rsidP="00103891">
      <w:pPr>
        <w:pStyle w:val="Bibliografia"/>
      </w:pPr>
      <w:r w:rsidRPr="00103891">
        <w:t xml:space="preserve">LIN, V. Computational Thinking and Technology Toys. p. 115, maio 2015. </w:t>
      </w:r>
    </w:p>
    <w:p w14:paraId="42B2D086" w14:textId="77777777" w:rsidR="00103891" w:rsidRPr="00103891" w:rsidRDefault="00103891" w:rsidP="00103891">
      <w:pPr>
        <w:pStyle w:val="Bibliografia"/>
      </w:pPr>
      <w:r w:rsidRPr="00103891">
        <w:t xml:space="preserve">MANANDHAR, S. MQTT based communication in IoT. p. 56, 31 maio 2017. </w:t>
      </w:r>
    </w:p>
    <w:p w14:paraId="60F6712E" w14:textId="77777777" w:rsidR="00103891" w:rsidRPr="00103891" w:rsidRDefault="00103891" w:rsidP="00103891">
      <w:pPr>
        <w:pStyle w:val="Bibliografia"/>
      </w:pPr>
      <w:r w:rsidRPr="00103891">
        <w:t xml:space="preserve">MARTINS, V. F. AUTOMAÇÃO RESIDENCIAL USANDO PROTOCOLO MQTT, NODE- RED E MOSQUITTO BROKER COM ESP32 E ESP8266. p. 53, 2019. </w:t>
      </w:r>
    </w:p>
    <w:p w14:paraId="6960DD02" w14:textId="77777777" w:rsidR="00103891" w:rsidRPr="00103891" w:rsidRDefault="00103891" w:rsidP="00103891">
      <w:pPr>
        <w:pStyle w:val="Bibliografia"/>
      </w:pPr>
      <w:r w:rsidRPr="00103891">
        <w:t xml:space="preserve">MASCHERONI, G.; HOLLOWAY, D. The Internet of Toys: A Report on Media and Social Discourses around Young Children and IoToys. p. 60, 2017. </w:t>
      </w:r>
    </w:p>
    <w:p w14:paraId="440B73C3" w14:textId="77777777" w:rsidR="00103891" w:rsidRPr="00103891" w:rsidRDefault="00103891" w:rsidP="00103891">
      <w:pPr>
        <w:pStyle w:val="Bibliografia"/>
      </w:pPr>
      <w:r w:rsidRPr="00103891">
        <w:lastRenderedPageBreak/>
        <w:t xml:space="preserve">MASCHERONI, G.; HOLLOWAY, D. (EDS.). </w:t>
      </w:r>
      <w:r w:rsidRPr="00103891">
        <w:rPr>
          <w:b/>
          <w:bCs/>
        </w:rPr>
        <w:t>The Internet of Toys: Practices, Affordances and the Political Economy of Children’s Smart Play</w:t>
      </w:r>
      <w:r w:rsidRPr="00103891">
        <w:t xml:space="preserve">. Cham: Springer International Publishing, 2019. </w:t>
      </w:r>
    </w:p>
    <w:p w14:paraId="0664D81C" w14:textId="77777777" w:rsidR="00103891" w:rsidRPr="00103891" w:rsidRDefault="00103891" w:rsidP="00103891">
      <w:pPr>
        <w:pStyle w:val="Bibliografia"/>
      </w:pPr>
      <w:r w:rsidRPr="00103891">
        <w:t xml:space="preserve">MEHTA, M. ESP 8266: A BREAKTHROUGH IN WIRELESS SENSOR NETWORKS AND INTERNET OF THINGS. </w:t>
      </w:r>
      <w:r w:rsidRPr="00103891">
        <w:rPr>
          <w:b/>
          <w:bCs/>
        </w:rPr>
        <w:t>International Journal of Electronics and Communication Engineering &amp; Technology</w:t>
      </w:r>
      <w:r w:rsidRPr="00103891">
        <w:t xml:space="preserve">, v. 6, n. 8, p. 7–11, ago. 2015. </w:t>
      </w:r>
    </w:p>
    <w:p w14:paraId="65C35C99" w14:textId="77777777" w:rsidR="00103891" w:rsidRPr="00103891" w:rsidRDefault="00103891" w:rsidP="00103891">
      <w:pPr>
        <w:pStyle w:val="Bibliografia"/>
      </w:pPr>
      <w:r w:rsidRPr="00103891">
        <w:t xml:space="preserve">MESQUITA, J. et al. </w:t>
      </w:r>
      <w:r w:rsidRPr="00103891">
        <w:rPr>
          <w:b/>
          <w:bCs/>
        </w:rPr>
        <w:t>Assessing the ESP8266 WiFi module for the Internet of Things</w:t>
      </w:r>
      <w:r w:rsidRPr="00103891">
        <w:t xml:space="preserve">. 2018 IEEE 23rd International Conference on Emerging Technologies and Factory Automation (ETFA). </w:t>
      </w:r>
      <w:r w:rsidRPr="00103891">
        <w:rPr>
          <w:b/>
          <w:bCs/>
        </w:rPr>
        <w:t>Anais</w:t>
      </w:r>
      <w:r w:rsidRPr="00103891">
        <w:t>... In: 2018 IEEE 23RD INTERNATIONAL CONFERENCE ON EMERGING TECHNOLOGIES AND FACTORY AUTOMATION (ETFA). Turin: IEEE, set. 2018. Disponível em: &lt;https://ieeexplore.ieee.org/document/8502562/&gt;. Acesso em: 5 dez. 2020</w:t>
      </w:r>
    </w:p>
    <w:p w14:paraId="12C43CCA" w14:textId="77777777" w:rsidR="00103891" w:rsidRPr="00103891" w:rsidRDefault="00103891" w:rsidP="00103891">
      <w:pPr>
        <w:pStyle w:val="Bibliografia"/>
      </w:pPr>
      <w:r w:rsidRPr="00103891">
        <w:t xml:space="preserve">MICROSHIP. </w:t>
      </w:r>
      <w:r w:rsidRPr="00103891">
        <w:rPr>
          <w:b/>
          <w:bCs/>
        </w:rPr>
        <w:t>ESP-01 WiFi Module Version 1.0</w:t>
      </w:r>
      <w:r w:rsidRPr="00103891">
        <w:t xml:space="preserve">Microship, , 2020a. </w:t>
      </w:r>
    </w:p>
    <w:p w14:paraId="0D5CD7BE" w14:textId="77777777" w:rsidR="00103891" w:rsidRPr="00103891" w:rsidRDefault="00103891" w:rsidP="00103891">
      <w:pPr>
        <w:pStyle w:val="Bibliografia"/>
      </w:pPr>
      <w:r w:rsidRPr="00103891">
        <w:t xml:space="preserve">MICROSHIP. </w:t>
      </w:r>
      <w:r w:rsidRPr="00103891">
        <w:rPr>
          <w:b/>
          <w:bCs/>
        </w:rPr>
        <w:t>ATmega48A/PA/88A/PA/168A/PA/328/P megaAVR Data Sheet</w:t>
      </w:r>
      <w:r w:rsidRPr="00103891">
        <w:t>Microship, , 2020b. . Disponível em: &lt;https://ww1.microchip.com/downloads/en/DeviceDoc/ATmega48A-PA-88A-PA-168A-PA-328-P-DS-DS40002061B.pdf&gt;. Acesso em: 4 dez. 2020</w:t>
      </w:r>
    </w:p>
    <w:p w14:paraId="3DCD5D01" w14:textId="77777777" w:rsidR="00103891" w:rsidRPr="00103891" w:rsidRDefault="00103891" w:rsidP="00103891">
      <w:pPr>
        <w:pStyle w:val="Bibliografia"/>
      </w:pPr>
      <w:r w:rsidRPr="00103891">
        <w:t xml:space="preserve">OASIS MQTT TECHNICAL COMMITTEE. </w:t>
      </w:r>
      <w:r w:rsidRPr="00103891">
        <w:rPr>
          <w:b/>
          <w:bCs/>
        </w:rPr>
        <w:t>MQTT Version 3.1.1</w:t>
      </w:r>
      <w:r w:rsidRPr="00103891">
        <w:t xml:space="preserve">. . Disponível em: &lt;https://docs.oasis-open.org/mqtt/mqtt/v3.1.1/os/mqtt-v3.1.1-os.html&gt;. Acesso em: 9 dez. 2020. </w:t>
      </w:r>
    </w:p>
    <w:p w14:paraId="0A75C60F" w14:textId="77777777" w:rsidR="00103891" w:rsidRPr="00103891" w:rsidRDefault="00103891" w:rsidP="00103891">
      <w:pPr>
        <w:pStyle w:val="Bibliografia"/>
      </w:pPr>
      <w:r w:rsidRPr="00103891">
        <w:t xml:space="preserve">OLIVEIRA, G. M. B. et al. </w:t>
      </w:r>
      <w:r w:rsidRPr="00103891">
        <w:rPr>
          <w:b/>
          <w:bCs/>
        </w:rPr>
        <w:t>Comparison Between MQTT and WebSocket Protocols for IoT Applications Using ESP8266</w:t>
      </w:r>
      <w:r w:rsidRPr="00103891">
        <w:t xml:space="preserve">. 2018 Workshop on Metrology for Industry 4.0 and IoT. </w:t>
      </w:r>
      <w:r w:rsidRPr="00103891">
        <w:rPr>
          <w:b/>
          <w:bCs/>
        </w:rPr>
        <w:t>Anais</w:t>
      </w:r>
      <w:r w:rsidRPr="00103891">
        <w:t>... In: 2018 WORKSHOP ON METROLOGY FOR INDUSTRY 4.0 AND IOT. Brescia: IEEE, abr. 2018. Disponível em: &lt;https://ieeexplore.ieee.org/document/8428348/&gt;. Acesso em: 3 dez. 2020</w:t>
      </w:r>
    </w:p>
    <w:p w14:paraId="633BE6FE" w14:textId="77777777" w:rsidR="00103891" w:rsidRPr="00103891" w:rsidRDefault="00103891" w:rsidP="00103891">
      <w:pPr>
        <w:pStyle w:val="Bibliografia"/>
      </w:pPr>
      <w:r w:rsidRPr="00103891">
        <w:t xml:space="preserve">PAPERT, S. Children, Computers, and Powerful Ideas. p. 11, 1 jan. 1980. </w:t>
      </w:r>
    </w:p>
    <w:p w14:paraId="0C198B4C" w14:textId="77777777" w:rsidR="00103891" w:rsidRPr="00103891" w:rsidRDefault="00103891" w:rsidP="00103891">
      <w:pPr>
        <w:pStyle w:val="Bibliografia"/>
      </w:pPr>
      <w:r w:rsidRPr="00103891">
        <w:t xml:space="preserve">PATEL, C.; DOSHI, N. ”A Novel MQTT Security framework In Generic IoT Model”. </w:t>
      </w:r>
      <w:r w:rsidRPr="00103891">
        <w:rPr>
          <w:b/>
          <w:bCs/>
        </w:rPr>
        <w:t>Procedia Computer Science</w:t>
      </w:r>
      <w:r w:rsidRPr="00103891">
        <w:t xml:space="preserve">, v. 171, p. 1399–1408, 2020. </w:t>
      </w:r>
    </w:p>
    <w:p w14:paraId="4B01A119" w14:textId="77777777" w:rsidR="00103891" w:rsidRPr="00103891" w:rsidRDefault="00103891" w:rsidP="00103891">
      <w:pPr>
        <w:pStyle w:val="Bibliografia"/>
      </w:pPr>
      <w:r w:rsidRPr="00103891">
        <w:t xml:space="preserve">PERRONE, G. et al. </w:t>
      </w:r>
      <w:r w:rsidRPr="00103891">
        <w:rPr>
          <w:b/>
          <w:bCs/>
        </w:rPr>
        <w:t>The Day After Mirai: A Survey on MQTT Security Solutions After the Largest Cyber-attack Carried Out through an Army of IoT Devices:</w:t>
      </w:r>
      <w:r w:rsidRPr="00103891">
        <w:t xml:space="preserve"> Proceedings of the  2nd International Conference on Internet of Things, Big Data and Security. </w:t>
      </w:r>
      <w:r w:rsidRPr="00103891">
        <w:rPr>
          <w:b/>
          <w:bCs/>
        </w:rPr>
        <w:t>Anais</w:t>
      </w:r>
      <w:r w:rsidRPr="00103891">
        <w:t>... In: 2ND INTERNATIONAL CONFERENCE ON INTERNET OF THINGS, BIG DATA AND SECURITY. Porto, Portugal: SCITEPRESS - Science and Technology Publications, 2017. Disponível em: &lt;http://www.scitepress.org/DigitalLibrary/Link.aspx?doi=10.5220/0006287302460253&gt;. Acesso em: 6 dez. 2020</w:t>
      </w:r>
    </w:p>
    <w:p w14:paraId="188E28A8" w14:textId="77777777" w:rsidR="00103891" w:rsidRPr="00103891" w:rsidRDefault="00103891" w:rsidP="00103891">
      <w:pPr>
        <w:pStyle w:val="Bibliografia"/>
      </w:pPr>
      <w:r w:rsidRPr="00103891">
        <w:t xml:space="preserve">RAABE, A. et al. </w:t>
      </w:r>
      <w:r w:rsidRPr="00103891">
        <w:rPr>
          <w:b/>
          <w:bCs/>
        </w:rPr>
        <w:t>Brinquedos de Programar na Educação Infantil: Um estudo de Caso</w:t>
      </w:r>
      <w:r w:rsidRPr="00103891">
        <w:t>. . In: XXI WORKSHOP DE INFORMÁTICA NA ESCOLA. Maceió, Alagoas, Brasil: 26 out. 2015. Disponível em: &lt;http://br-ie.org/pub/index.php/wie/article/view/4985&gt;. Acesso em: 10 dez. 2020</w:t>
      </w:r>
    </w:p>
    <w:p w14:paraId="20BA7014" w14:textId="77777777" w:rsidR="00103891" w:rsidRPr="00103891" w:rsidRDefault="00103891" w:rsidP="00103891">
      <w:pPr>
        <w:pStyle w:val="Bibliografia"/>
      </w:pPr>
      <w:r w:rsidRPr="00103891">
        <w:t xml:space="preserve">RAABE, A. et al. </w:t>
      </w:r>
      <w:r w:rsidRPr="00103891">
        <w:rPr>
          <w:b/>
          <w:bCs/>
        </w:rPr>
        <w:t>RoPE - Brinquedo de Programar e Plataforma de Aprender</w:t>
      </w:r>
      <w:r w:rsidRPr="00103891">
        <w:t>. . In: XXIII WORKSHOP DE INFORMÁTICA NA ESCOLA. Recife, Pernambuco, Brasil: 27 out. 2017. Disponível em: &lt;http://www.br-ie.org/pub/index.php/wie/article/view/7349&gt;. Acesso em: 5 dez. 2020</w:t>
      </w:r>
    </w:p>
    <w:p w14:paraId="2B6A67D7" w14:textId="77777777" w:rsidR="00103891" w:rsidRPr="00103891" w:rsidRDefault="00103891" w:rsidP="00103891">
      <w:pPr>
        <w:pStyle w:val="Bibliografia"/>
      </w:pPr>
      <w:r w:rsidRPr="00103891">
        <w:lastRenderedPageBreak/>
        <w:t xml:space="preserve">RAABE, A. L. A.; VIEIRA, M. F. V.; ROSÁRIO, T. A. M. DO. UM RELATO DE EXPERIÊNCIA COM O USO DO BRINQUEDO DE PROGRAMAR BEE-BOT NA EDUCAÇÃO INFANTIL COM CRIANÇAS DE 3 A 4 ANOS DE IDADE. v. 7, n. 13, p. 11, dez. 2015. </w:t>
      </w:r>
    </w:p>
    <w:p w14:paraId="2C1E5BE7" w14:textId="77777777" w:rsidR="00103891" w:rsidRPr="00103891" w:rsidRDefault="00103891" w:rsidP="00103891">
      <w:pPr>
        <w:pStyle w:val="Bibliografia"/>
      </w:pPr>
      <w:r w:rsidRPr="00103891">
        <w:t xml:space="preserve">RAFFERTY, L. et al. </w:t>
      </w:r>
      <w:r w:rsidRPr="00103891">
        <w:rPr>
          <w:b/>
          <w:bCs/>
        </w:rPr>
        <w:t>Towards a Privacy Rule Conceptual Model for Smart Toys</w:t>
      </w:r>
      <w:r w:rsidRPr="00103891">
        <w:t xml:space="preserve">. Proceedings of the 50th Hawaii International Conference on System Sciences. </w:t>
      </w:r>
      <w:r w:rsidRPr="00103891">
        <w:rPr>
          <w:b/>
          <w:bCs/>
        </w:rPr>
        <w:t>Anais</w:t>
      </w:r>
      <w:r w:rsidRPr="00103891">
        <w:t>... In: HAWAII INTERNATIONAL CONFERENCE ON SYSTEM SCIENCES. 2017</w:t>
      </w:r>
    </w:p>
    <w:p w14:paraId="23B87A9F" w14:textId="77777777" w:rsidR="00103891" w:rsidRPr="00103891" w:rsidRDefault="00103891" w:rsidP="00103891">
      <w:pPr>
        <w:pStyle w:val="Bibliografia"/>
      </w:pPr>
      <w:r w:rsidRPr="00103891">
        <w:t xml:space="preserve">SAHADEVAN, A. et al. </w:t>
      </w:r>
      <w:r w:rsidRPr="00103891">
        <w:rPr>
          <w:b/>
          <w:bCs/>
        </w:rPr>
        <w:t>An Offline Online Strategy for IoT Using MQTT</w:t>
      </w:r>
      <w:r w:rsidRPr="00103891">
        <w:t xml:space="preserve">. 2017 IEEE 4th International Conference on Cyber Security and Cloud Computing (CSCloud). </w:t>
      </w:r>
      <w:r w:rsidRPr="00103891">
        <w:rPr>
          <w:b/>
          <w:bCs/>
        </w:rPr>
        <w:t>Anais</w:t>
      </w:r>
      <w:r w:rsidRPr="00103891">
        <w:t>... In: 2017 IEEE 4TH INTERNATIONAL CONFERENCE ON CYBER SECURITY AND CLOUD COMPUTING (CSCLOUD). New York, NY, USA: IEEE, jun. 2017. Disponível em: &lt;http://ieeexplore.ieee.org/document/7987225/&gt;. Acesso em: 3 dez. 2020</w:t>
      </w:r>
    </w:p>
    <w:p w14:paraId="7744E719" w14:textId="77777777" w:rsidR="00103891" w:rsidRPr="00103891" w:rsidRDefault="00103891" w:rsidP="00103891">
      <w:pPr>
        <w:pStyle w:val="Bibliografia"/>
      </w:pPr>
      <w:r w:rsidRPr="00103891">
        <w:t xml:space="preserve">SANTOS, S. </w:t>
      </w:r>
      <w:r w:rsidRPr="00103891">
        <w:rPr>
          <w:b/>
          <w:bCs/>
        </w:rPr>
        <w:t>Robótica além da lógica: o uso de brinquedos de programar no dia a dia escolar</w:t>
      </w:r>
      <w:r w:rsidRPr="00103891">
        <w:t>, 18 nov. 2019. . Disponível em: &lt;http://lite.acad.univali.br/pt/18/11/2019/3848/&gt;</w:t>
      </w:r>
    </w:p>
    <w:p w14:paraId="296292E9" w14:textId="77777777" w:rsidR="00103891" w:rsidRPr="00103891" w:rsidRDefault="00103891" w:rsidP="00103891">
      <w:pPr>
        <w:pStyle w:val="Bibliografia"/>
      </w:pPr>
      <w:r w:rsidRPr="00103891">
        <w:t xml:space="preserve">SARAMA, J.; CLEMENTS, D. H. Design of Microworlds in Mathematics and Science Education. </w:t>
      </w:r>
      <w:r w:rsidRPr="00103891">
        <w:rPr>
          <w:b/>
          <w:bCs/>
        </w:rPr>
        <w:t>Journal of Educational Computing Research</w:t>
      </w:r>
      <w:r w:rsidRPr="00103891">
        <w:t xml:space="preserve">, v. 27, n. 1, p. 1–5, jul. 2002. </w:t>
      </w:r>
    </w:p>
    <w:p w14:paraId="45AAAC9E" w14:textId="77777777" w:rsidR="00103891" w:rsidRPr="00103891" w:rsidRDefault="00103891" w:rsidP="00103891">
      <w:pPr>
        <w:pStyle w:val="Bibliografia"/>
      </w:pPr>
      <w:r w:rsidRPr="00103891">
        <w:t xml:space="preserve">SHIN, S. et al. </w:t>
      </w:r>
      <w:r w:rsidRPr="00103891">
        <w:rPr>
          <w:b/>
          <w:bCs/>
        </w:rPr>
        <w:t>A security framework for MQTT</w:t>
      </w:r>
      <w:r w:rsidRPr="00103891">
        <w:t xml:space="preserve">. 2016 IEEE Conference on Communications and Network Security (CNS). </w:t>
      </w:r>
      <w:r w:rsidRPr="00103891">
        <w:rPr>
          <w:b/>
          <w:bCs/>
        </w:rPr>
        <w:t>Anais</w:t>
      </w:r>
      <w:r w:rsidRPr="00103891">
        <w:t>... In: 2016 IEEE CONFERENCE ON COMMUNICATIONS AND NETWORK SECURITY (CNS). Philadelphia, PA, USA: IEEE, out. 2016. Disponível em: &lt;http://ieeexplore.ieee.org/document/7860532/&gt;. Acesso em: 6 dez. 2020</w:t>
      </w:r>
    </w:p>
    <w:p w14:paraId="3FACF72D" w14:textId="77777777" w:rsidR="00103891" w:rsidRPr="00103891" w:rsidRDefault="00103891" w:rsidP="00103891">
      <w:pPr>
        <w:pStyle w:val="Bibliografia"/>
      </w:pPr>
      <w:r w:rsidRPr="00103891">
        <w:t xml:space="preserve">SHINHO LEE et al. </w:t>
      </w:r>
      <w:r w:rsidRPr="00103891">
        <w:rPr>
          <w:b/>
          <w:bCs/>
        </w:rPr>
        <w:t>Correlation analysis of MQTT loss and delay according to QoS level</w:t>
      </w:r>
      <w:r w:rsidRPr="00103891">
        <w:t xml:space="preserve">. The International Conference on Information Networking 2013 (ICOIN). </w:t>
      </w:r>
      <w:r w:rsidRPr="00103891">
        <w:rPr>
          <w:b/>
          <w:bCs/>
        </w:rPr>
        <w:t>Anais</w:t>
      </w:r>
      <w:r w:rsidRPr="00103891">
        <w:t>... In: 2013 INTERNATIONAL CONFERENCE ON INFORMATION NETWORKING (ICOIN). Bangkok: IEEE, jan. 2013. Disponível em: &lt;http://ieeexplore.ieee.org/document/6496715/&gt;. Acesso em: 3 dez. 2020</w:t>
      </w:r>
    </w:p>
    <w:p w14:paraId="699341A7" w14:textId="77777777" w:rsidR="00103891" w:rsidRPr="00103891" w:rsidRDefault="00103891" w:rsidP="00103891">
      <w:pPr>
        <w:pStyle w:val="Bibliografia"/>
      </w:pPr>
      <w:r w:rsidRPr="00103891">
        <w:t xml:space="preserve">SINGH, M. et al. </w:t>
      </w:r>
      <w:r w:rsidRPr="00103891">
        <w:rPr>
          <w:b/>
          <w:bCs/>
        </w:rPr>
        <w:t>Secure MQTT for Internet of Things (IoT)</w:t>
      </w:r>
      <w:r w:rsidRPr="00103891">
        <w:t xml:space="preserve">. 2015 Fifth International Conference on Communication Systems and Network Technologies. </w:t>
      </w:r>
      <w:r w:rsidRPr="00103891">
        <w:rPr>
          <w:b/>
          <w:bCs/>
        </w:rPr>
        <w:t>Anais</w:t>
      </w:r>
      <w:r w:rsidRPr="00103891">
        <w:t>... In: 2015 FIFTH INTERNATIONAL CONFERENCE ON COMMUNICATION SYSTEMS AND NETWORK TECHNOLOGIES (CSNT). Gwalior, India: IEEE, abr. 2015. Disponível em: &lt;http://ieeexplore.ieee.org/document/7280018/&gt;. Acesso em: 6 dez. 2020</w:t>
      </w:r>
    </w:p>
    <w:p w14:paraId="514A885F" w14:textId="77777777" w:rsidR="00103891" w:rsidRPr="00103891" w:rsidRDefault="00103891" w:rsidP="00103891">
      <w:pPr>
        <w:pStyle w:val="Bibliografia"/>
      </w:pPr>
      <w:r w:rsidRPr="00103891">
        <w:t xml:space="preserve">SONI, D.; MAKWANA, A. A SURVEY ON MQTT: A PROTOCOL OF INTERNET OF THINGS (IOT). p. 5, 2017. </w:t>
      </w:r>
    </w:p>
    <w:p w14:paraId="335E8326" w14:textId="77777777" w:rsidR="00103891" w:rsidRPr="00103891" w:rsidRDefault="00103891" w:rsidP="00103891">
      <w:pPr>
        <w:pStyle w:val="Bibliografia"/>
      </w:pPr>
      <w:r w:rsidRPr="00103891">
        <w:t xml:space="preserve">SULLIVAN, A. et al. KIBO Robot Demo: Engaging Young Children in Programming and Engineering. p. 4, 2015. </w:t>
      </w:r>
    </w:p>
    <w:p w14:paraId="4BDA0C17" w14:textId="77777777" w:rsidR="00103891" w:rsidRPr="00103891" w:rsidRDefault="00103891" w:rsidP="00103891">
      <w:pPr>
        <w:pStyle w:val="Bibliografia"/>
      </w:pPr>
      <w:r w:rsidRPr="00103891">
        <w:t xml:space="preserve">TORRES, A. B. B.; ROCHA, A. R.; DE SOUZA, J. N. Análise de Desempenho de Brokers MQTT em Sistema de Baixo Custo. p. 12, 2016. </w:t>
      </w:r>
    </w:p>
    <w:p w14:paraId="070EAC8B" w14:textId="77777777" w:rsidR="00103891" w:rsidRPr="00103891" w:rsidRDefault="00103891" w:rsidP="00103891">
      <w:pPr>
        <w:pStyle w:val="Bibliografia"/>
      </w:pPr>
      <w:r w:rsidRPr="00103891">
        <w:t xml:space="preserve">WEHNER, P.; PIBERGER, C.; GOHRINGER, D. </w:t>
      </w:r>
      <w:r w:rsidRPr="00103891">
        <w:rPr>
          <w:b/>
          <w:bCs/>
        </w:rPr>
        <w:t>Using JSON to manage communication between services in the Internet of Things</w:t>
      </w:r>
      <w:r w:rsidRPr="00103891">
        <w:t xml:space="preserve">. 2014 9th International Symposium on Reconfigurable and Communication-Centric Systems-on-Chip (ReCoSoC). </w:t>
      </w:r>
      <w:r w:rsidRPr="00103891">
        <w:rPr>
          <w:b/>
          <w:bCs/>
        </w:rPr>
        <w:t>Anais</w:t>
      </w:r>
      <w:r w:rsidRPr="00103891">
        <w:t xml:space="preserve">... In: 2014 9TH </w:t>
      </w:r>
      <w:r w:rsidRPr="00103891">
        <w:lastRenderedPageBreak/>
        <w:t>INTERNATIONAL SYMPOSIUM ON RECONFIGURABLE AND COMMUNICATION-CENTRIC SYSTEMS-ON-CHIP (RECOSOC). Montpellier, France: IEEE, maio 2014. Disponível em: &lt;http://ieeexplore.ieee.org/document/6861361/&gt;. Acesso em: 9 dez. 2020</w:t>
      </w:r>
    </w:p>
    <w:p w14:paraId="58FE1055" w14:textId="77777777" w:rsidR="00103891" w:rsidRPr="00103891" w:rsidRDefault="00103891" w:rsidP="00103891">
      <w:pPr>
        <w:pStyle w:val="Bibliografia"/>
      </w:pPr>
      <w:r w:rsidRPr="00103891">
        <w:t xml:space="preserve">YANG, J.; LU, Z.; WU, J. Smart-toy-edge-computing-oriented data exchange based on blockchain. </w:t>
      </w:r>
      <w:r w:rsidRPr="00103891">
        <w:rPr>
          <w:b/>
          <w:bCs/>
        </w:rPr>
        <w:t>Journal of Systems Architecture</w:t>
      </w:r>
      <w:r w:rsidRPr="00103891">
        <w:t xml:space="preserve">, v. 87, p. 36–48, jun. 2018. </w:t>
      </w:r>
    </w:p>
    <w:p w14:paraId="4F899FE9" w14:textId="255DC057"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CACFA" w14:textId="77777777" w:rsidR="00E33F24" w:rsidRDefault="00E33F24">
      <w:r>
        <w:separator/>
      </w:r>
    </w:p>
  </w:endnote>
  <w:endnote w:type="continuationSeparator" w:id="0">
    <w:p w14:paraId="7A987F24" w14:textId="77777777" w:rsidR="00E33F24" w:rsidRDefault="00E33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B7486" w14:textId="77777777" w:rsidR="00E33F24" w:rsidRDefault="00E33F24">
      <w:r>
        <w:separator/>
      </w:r>
    </w:p>
  </w:footnote>
  <w:footnote w:type="continuationSeparator" w:id="0">
    <w:p w14:paraId="4B208D2F" w14:textId="77777777" w:rsidR="00E33F24" w:rsidRDefault="00E33F24">
      <w:r>
        <w:continuationSeparator/>
      </w:r>
    </w:p>
  </w:footnote>
  <w:footnote w:id="1">
    <w:p w14:paraId="2E6C6A7E" w14:textId="3E2293A1" w:rsidR="00C34365" w:rsidRDefault="00C34365">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C34365" w:rsidRDefault="00C34365" w:rsidP="00675E8E">
      <w:pPr>
        <w:pStyle w:val="Textodenotaderodap"/>
      </w:pPr>
      <w:r>
        <w:rPr>
          <w:rStyle w:val="Refdenotaderodap"/>
        </w:rPr>
        <w:footnoteRef/>
      </w:r>
      <w:r>
        <w:t xml:space="preserve"> </w:t>
      </w:r>
      <w:r w:rsidRPr="00675E8E">
        <w:t>https://github.com/esp8266/Arduino</w:t>
      </w:r>
    </w:p>
  </w:footnote>
  <w:footnote w:id="3">
    <w:p w14:paraId="44A0C5EA" w14:textId="77777777" w:rsidR="00C34365" w:rsidRDefault="00C34365"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C34365" w:rsidRDefault="00C34365" w:rsidP="005E2B08">
      <w:pPr>
        <w:pStyle w:val="Textodenotaderodap"/>
      </w:pPr>
      <w:r>
        <w:rPr>
          <w:rStyle w:val="Refdenotaderodap"/>
        </w:rPr>
        <w:footnoteRef/>
      </w:r>
      <w:r>
        <w:t xml:space="preserve"> O módulo fabricado pela AIThinker vem com 1 MB, módulos genéricos costumam variar entre 512 kB e 4 MB</w:t>
      </w:r>
    </w:p>
  </w:footnote>
  <w:footnote w:id="5">
    <w:p w14:paraId="39D278BD" w14:textId="4F6A3E6E" w:rsidR="00C34365" w:rsidRDefault="00C34365">
      <w:pPr>
        <w:pStyle w:val="Textodenotaderodap"/>
      </w:pPr>
      <w:r>
        <w:rPr>
          <w:rStyle w:val="Refdenotaderodap"/>
        </w:rPr>
        <w:footnoteRef/>
      </w:r>
      <w:r>
        <w:t xml:space="preserve"> </w:t>
      </w:r>
      <w:r w:rsidRPr="00A54D66">
        <w:rPr>
          <w:i/>
          <w:iCs/>
        </w:rPr>
        <w:t>Sniffer</w:t>
      </w:r>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0E45"/>
    <w:rsid w:val="0002183A"/>
    <w:rsid w:val="00026DB2"/>
    <w:rsid w:val="00030D58"/>
    <w:rsid w:val="00031E18"/>
    <w:rsid w:val="00033071"/>
    <w:rsid w:val="0003448A"/>
    <w:rsid w:val="00040770"/>
    <w:rsid w:val="00045B9E"/>
    <w:rsid w:val="00050824"/>
    <w:rsid w:val="0005220F"/>
    <w:rsid w:val="00053D7D"/>
    <w:rsid w:val="00057E4E"/>
    <w:rsid w:val="000757E1"/>
    <w:rsid w:val="00080A51"/>
    <w:rsid w:val="00085F97"/>
    <w:rsid w:val="00087297"/>
    <w:rsid w:val="000878B3"/>
    <w:rsid w:val="000906A9"/>
    <w:rsid w:val="000908B7"/>
    <w:rsid w:val="00095738"/>
    <w:rsid w:val="0009579D"/>
    <w:rsid w:val="00097C09"/>
    <w:rsid w:val="000A2D33"/>
    <w:rsid w:val="000A5FC9"/>
    <w:rsid w:val="000B1743"/>
    <w:rsid w:val="000B38C3"/>
    <w:rsid w:val="000B43FB"/>
    <w:rsid w:val="000C0A92"/>
    <w:rsid w:val="000C0CE1"/>
    <w:rsid w:val="000C0F9B"/>
    <w:rsid w:val="000C11CC"/>
    <w:rsid w:val="000C1E9D"/>
    <w:rsid w:val="000C4841"/>
    <w:rsid w:val="000C6DDF"/>
    <w:rsid w:val="000D465F"/>
    <w:rsid w:val="000D68A7"/>
    <w:rsid w:val="000D713A"/>
    <w:rsid w:val="000E5A8B"/>
    <w:rsid w:val="000E5D17"/>
    <w:rsid w:val="000E6FEE"/>
    <w:rsid w:val="000F1112"/>
    <w:rsid w:val="000F26FC"/>
    <w:rsid w:val="000F4FB4"/>
    <w:rsid w:val="000F702A"/>
    <w:rsid w:val="00100627"/>
    <w:rsid w:val="0010074E"/>
    <w:rsid w:val="00100AA5"/>
    <w:rsid w:val="00103891"/>
    <w:rsid w:val="00103CF0"/>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1A79"/>
    <w:rsid w:val="00165E82"/>
    <w:rsid w:val="0016699E"/>
    <w:rsid w:val="001747C3"/>
    <w:rsid w:val="0017558A"/>
    <w:rsid w:val="001825CA"/>
    <w:rsid w:val="00182F06"/>
    <w:rsid w:val="00183EFF"/>
    <w:rsid w:val="00190367"/>
    <w:rsid w:val="0019099A"/>
    <w:rsid w:val="00191970"/>
    <w:rsid w:val="00192BBA"/>
    <w:rsid w:val="001931C8"/>
    <w:rsid w:val="00194712"/>
    <w:rsid w:val="00197489"/>
    <w:rsid w:val="001A236F"/>
    <w:rsid w:val="001A49DF"/>
    <w:rsid w:val="001A50AC"/>
    <w:rsid w:val="001B155E"/>
    <w:rsid w:val="001B2BDE"/>
    <w:rsid w:val="001B34EB"/>
    <w:rsid w:val="001B6537"/>
    <w:rsid w:val="001C3459"/>
    <w:rsid w:val="001C42C6"/>
    <w:rsid w:val="001C739B"/>
    <w:rsid w:val="001C751D"/>
    <w:rsid w:val="001D2351"/>
    <w:rsid w:val="001D54BF"/>
    <w:rsid w:val="001E0F11"/>
    <w:rsid w:val="001E330B"/>
    <w:rsid w:val="001E6994"/>
    <w:rsid w:val="001F1B4B"/>
    <w:rsid w:val="001F2443"/>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107B"/>
    <w:rsid w:val="0022170E"/>
    <w:rsid w:val="0022527D"/>
    <w:rsid w:val="00226161"/>
    <w:rsid w:val="00227322"/>
    <w:rsid w:val="002326FB"/>
    <w:rsid w:val="002365E1"/>
    <w:rsid w:val="0023669D"/>
    <w:rsid w:val="00237E0A"/>
    <w:rsid w:val="00241863"/>
    <w:rsid w:val="0024300E"/>
    <w:rsid w:val="002459C7"/>
    <w:rsid w:val="00245EC1"/>
    <w:rsid w:val="00252DA3"/>
    <w:rsid w:val="002531B4"/>
    <w:rsid w:val="002547CE"/>
    <w:rsid w:val="0025658F"/>
    <w:rsid w:val="00257B30"/>
    <w:rsid w:val="002600BC"/>
    <w:rsid w:val="00261012"/>
    <w:rsid w:val="00261DD8"/>
    <w:rsid w:val="00264E61"/>
    <w:rsid w:val="00265392"/>
    <w:rsid w:val="002658F1"/>
    <w:rsid w:val="00273353"/>
    <w:rsid w:val="00280F52"/>
    <w:rsid w:val="002832BC"/>
    <w:rsid w:val="00286EBE"/>
    <w:rsid w:val="002913DF"/>
    <w:rsid w:val="00291AF9"/>
    <w:rsid w:val="00292361"/>
    <w:rsid w:val="00293220"/>
    <w:rsid w:val="00294B15"/>
    <w:rsid w:val="002959E1"/>
    <w:rsid w:val="002A6FBE"/>
    <w:rsid w:val="002A74FE"/>
    <w:rsid w:val="002B72B0"/>
    <w:rsid w:val="002B78D8"/>
    <w:rsid w:val="002C3C8F"/>
    <w:rsid w:val="002C4DAC"/>
    <w:rsid w:val="002C5D3A"/>
    <w:rsid w:val="002D1640"/>
    <w:rsid w:val="002D2D8C"/>
    <w:rsid w:val="002D36F7"/>
    <w:rsid w:val="002D6203"/>
    <w:rsid w:val="002D708D"/>
    <w:rsid w:val="002E1335"/>
    <w:rsid w:val="002E4841"/>
    <w:rsid w:val="002F5379"/>
    <w:rsid w:val="003016C1"/>
    <w:rsid w:val="00302591"/>
    <w:rsid w:val="00307C99"/>
    <w:rsid w:val="00310B70"/>
    <w:rsid w:val="00310E04"/>
    <w:rsid w:val="003114F6"/>
    <w:rsid w:val="00311D25"/>
    <w:rsid w:val="00312281"/>
    <w:rsid w:val="00320540"/>
    <w:rsid w:val="00321732"/>
    <w:rsid w:val="003222C4"/>
    <w:rsid w:val="00326203"/>
    <w:rsid w:val="003263E8"/>
    <w:rsid w:val="0032642A"/>
    <w:rsid w:val="0032730E"/>
    <w:rsid w:val="0034479B"/>
    <w:rsid w:val="003536AC"/>
    <w:rsid w:val="003566B9"/>
    <w:rsid w:val="00361506"/>
    <w:rsid w:val="00362752"/>
    <w:rsid w:val="003666F4"/>
    <w:rsid w:val="00367BA3"/>
    <w:rsid w:val="00372EA9"/>
    <w:rsid w:val="00377C5E"/>
    <w:rsid w:val="00381574"/>
    <w:rsid w:val="00381D98"/>
    <w:rsid w:val="00382281"/>
    <w:rsid w:val="00390F1D"/>
    <w:rsid w:val="00391F5C"/>
    <w:rsid w:val="003979EF"/>
    <w:rsid w:val="003A096F"/>
    <w:rsid w:val="003A0B58"/>
    <w:rsid w:val="003A3D43"/>
    <w:rsid w:val="003A7928"/>
    <w:rsid w:val="003B003E"/>
    <w:rsid w:val="003B029C"/>
    <w:rsid w:val="003B03AB"/>
    <w:rsid w:val="003B3539"/>
    <w:rsid w:val="003B4019"/>
    <w:rsid w:val="003C2A6D"/>
    <w:rsid w:val="003C5D8A"/>
    <w:rsid w:val="003C67DD"/>
    <w:rsid w:val="003C7110"/>
    <w:rsid w:val="003D5D29"/>
    <w:rsid w:val="003F586C"/>
    <w:rsid w:val="003F5DC9"/>
    <w:rsid w:val="003F739D"/>
    <w:rsid w:val="00401310"/>
    <w:rsid w:val="0040189A"/>
    <w:rsid w:val="004026DF"/>
    <w:rsid w:val="00407761"/>
    <w:rsid w:val="00416DEF"/>
    <w:rsid w:val="00420606"/>
    <w:rsid w:val="00425BCF"/>
    <w:rsid w:val="004273B1"/>
    <w:rsid w:val="00427C3E"/>
    <w:rsid w:val="00430D02"/>
    <w:rsid w:val="004310B5"/>
    <w:rsid w:val="00431F8F"/>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29A7"/>
    <w:rsid w:val="00475E98"/>
    <w:rsid w:val="00481497"/>
    <w:rsid w:val="004839B0"/>
    <w:rsid w:val="00483F89"/>
    <w:rsid w:val="00486B95"/>
    <w:rsid w:val="00495178"/>
    <w:rsid w:val="004955BA"/>
    <w:rsid w:val="004A32FD"/>
    <w:rsid w:val="004A7CA2"/>
    <w:rsid w:val="004B2D7B"/>
    <w:rsid w:val="004B5DF0"/>
    <w:rsid w:val="004B5FAB"/>
    <w:rsid w:val="004C035B"/>
    <w:rsid w:val="004C0C80"/>
    <w:rsid w:val="004C529D"/>
    <w:rsid w:val="004C7585"/>
    <w:rsid w:val="004C7C53"/>
    <w:rsid w:val="004D0BC3"/>
    <w:rsid w:val="004D1140"/>
    <w:rsid w:val="004D2653"/>
    <w:rsid w:val="004D6121"/>
    <w:rsid w:val="004E1DE0"/>
    <w:rsid w:val="004E316E"/>
    <w:rsid w:val="004E425D"/>
    <w:rsid w:val="004E5A90"/>
    <w:rsid w:val="004F375A"/>
    <w:rsid w:val="004F4468"/>
    <w:rsid w:val="004F7AC4"/>
    <w:rsid w:val="0050010F"/>
    <w:rsid w:val="0050044C"/>
    <w:rsid w:val="00501795"/>
    <w:rsid w:val="00501E58"/>
    <w:rsid w:val="005049C4"/>
    <w:rsid w:val="00511F5C"/>
    <w:rsid w:val="00512880"/>
    <w:rsid w:val="00512D42"/>
    <w:rsid w:val="00513033"/>
    <w:rsid w:val="00517CF4"/>
    <w:rsid w:val="00522C84"/>
    <w:rsid w:val="00523BD2"/>
    <w:rsid w:val="00524956"/>
    <w:rsid w:val="00530F78"/>
    <w:rsid w:val="005314ED"/>
    <w:rsid w:val="005318E0"/>
    <w:rsid w:val="0053429F"/>
    <w:rsid w:val="00540479"/>
    <w:rsid w:val="00552214"/>
    <w:rsid w:val="005545EA"/>
    <w:rsid w:val="00555A07"/>
    <w:rsid w:val="00556742"/>
    <w:rsid w:val="00556DD8"/>
    <w:rsid w:val="005577F1"/>
    <w:rsid w:val="00563ED6"/>
    <w:rsid w:val="005662B2"/>
    <w:rsid w:val="00570320"/>
    <w:rsid w:val="00574AF5"/>
    <w:rsid w:val="005808AC"/>
    <w:rsid w:val="00580F98"/>
    <w:rsid w:val="00582882"/>
    <w:rsid w:val="00583AA4"/>
    <w:rsid w:val="00590441"/>
    <w:rsid w:val="00592C1A"/>
    <w:rsid w:val="0059486C"/>
    <w:rsid w:val="005A034D"/>
    <w:rsid w:val="005A1E1E"/>
    <w:rsid w:val="005A28C2"/>
    <w:rsid w:val="005B2817"/>
    <w:rsid w:val="005B4D7A"/>
    <w:rsid w:val="005B6392"/>
    <w:rsid w:val="005B7ADA"/>
    <w:rsid w:val="005C2AD0"/>
    <w:rsid w:val="005C52B2"/>
    <w:rsid w:val="005D0C55"/>
    <w:rsid w:val="005D146C"/>
    <w:rsid w:val="005D1C0A"/>
    <w:rsid w:val="005D2ED2"/>
    <w:rsid w:val="005D426A"/>
    <w:rsid w:val="005D47B9"/>
    <w:rsid w:val="005D51B9"/>
    <w:rsid w:val="005D71C1"/>
    <w:rsid w:val="005D7819"/>
    <w:rsid w:val="005E12C2"/>
    <w:rsid w:val="005E2521"/>
    <w:rsid w:val="005E2B08"/>
    <w:rsid w:val="005E31E1"/>
    <w:rsid w:val="005F1AB9"/>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255C5"/>
    <w:rsid w:val="00634B8F"/>
    <w:rsid w:val="006356A2"/>
    <w:rsid w:val="006356C8"/>
    <w:rsid w:val="00640357"/>
    <w:rsid w:val="00645015"/>
    <w:rsid w:val="00646FFD"/>
    <w:rsid w:val="006522B4"/>
    <w:rsid w:val="00657051"/>
    <w:rsid w:val="00661373"/>
    <w:rsid w:val="00661C39"/>
    <w:rsid w:val="00664EDE"/>
    <w:rsid w:val="0067274D"/>
    <w:rsid w:val="00673847"/>
    <w:rsid w:val="00675E8E"/>
    <w:rsid w:val="006774E3"/>
    <w:rsid w:val="006808B2"/>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5875"/>
    <w:rsid w:val="00705CF5"/>
    <w:rsid w:val="00707545"/>
    <w:rsid w:val="00707A48"/>
    <w:rsid w:val="00710550"/>
    <w:rsid w:val="00711784"/>
    <w:rsid w:val="00715395"/>
    <w:rsid w:val="00720AF6"/>
    <w:rsid w:val="00723198"/>
    <w:rsid w:val="00732F67"/>
    <w:rsid w:val="00733563"/>
    <w:rsid w:val="00734A38"/>
    <w:rsid w:val="007355AB"/>
    <w:rsid w:val="007372BA"/>
    <w:rsid w:val="00741390"/>
    <w:rsid w:val="00747684"/>
    <w:rsid w:val="00751EC3"/>
    <w:rsid w:val="00761299"/>
    <w:rsid w:val="00761D80"/>
    <w:rsid w:val="00766D93"/>
    <w:rsid w:val="00770892"/>
    <w:rsid w:val="00770D8C"/>
    <w:rsid w:val="00771236"/>
    <w:rsid w:val="0077792E"/>
    <w:rsid w:val="007814A9"/>
    <w:rsid w:val="00781BF8"/>
    <w:rsid w:val="00784883"/>
    <w:rsid w:val="00786053"/>
    <w:rsid w:val="00787E59"/>
    <w:rsid w:val="0079126D"/>
    <w:rsid w:val="007922A6"/>
    <w:rsid w:val="00792B4A"/>
    <w:rsid w:val="00795C4F"/>
    <w:rsid w:val="007A1F12"/>
    <w:rsid w:val="007A1FAE"/>
    <w:rsid w:val="007A33D5"/>
    <w:rsid w:val="007A73DF"/>
    <w:rsid w:val="007B1BFB"/>
    <w:rsid w:val="007B444B"/>
    <w:rsid w:val="007B4F61"/>
    <w:rsid w:val="007B50E9"/>
    <w:rsid w:val="007B52C2"/>
    <w:rsid w:val="007B6193"/>
    <w:rsid w:val="007B64F6"/>
    <w:rsid w:val="007C3BB7"/>
    <w:rsid w:val="007C6EA6"/>
    <w:rsid w:val="007C7AF7"/>
    <w:rsid w:val="007D1A78"/>
    <w:rsid w:val="007D4091"/>
    <w:rsid w:val="007E0407"/>
    <w:rsid w:val="007E0AAC"/>
    <w:rsid w:val="007E7069"/>
    <w:rsid w:val="007F3B4C"/>
    <w:rsid w:val="00800AF3"/>
    <w:rsid w:val="00800ED7"/>
    <w:rsid w:val="008023A8"/>
    <w:rsid w:val="008027ED"/>
    <w:rsid w:val="0080455C"/>
    <w:rsid w:val="00805CA8"/>
    <w:rsid w:val="0080788B"/>
    <w:rsid w:val="0081015F"/>
    <w:rsid w:val="00812FC5"/>
    <w:rsid w:val="0081744D"/>
    <w:rsid w:val="008213C3"/>
    <w:rsid w:val="00823942"/>
    <w:rsid w:val="00824157"/>
    <w:rsid w:val="00824B78"/>
    <w:rsid w:val="00830057"/>
    <w:rsid w:val="0083223A"/>
    <w:rsid w:val="00836AE0"/>
    <w:rsid w:val="008374D6"/>
    <w:rsid w:val="00840598"/>
    <w:rsid w:val="00843CFE"/>
    <w:rsid w:val="00845CDF"/>
    <w:rsid w:val="0084727D"/>
    <w:rsid w:val="008478AE"/>
    <w:rsid w:val="00855E5F"/>
    <w:rsid w:val="008647D2"/>
    <w:rsid w:val="00871D6C"/>
    <w:rsid w:val="00872590"/>
    <w:rsid w:val="00875AE9"/>
    <w:rsid w:val="00880815"/>
    <w:rsid w:val="008810BA"/>
    <w:rsid w:val="008818EB"/>
    <w:rsid w:val="00881A8C"/>
    <w:rsid w:val="00882DB4"/>
    <w:rsid w:val="00886310"/>
    <w:rsid w:val="008912A3"/>
    <w:rsid w:val="00891B72"/>
    <w:rsid w:val="008940B8"/>
    <w:rsid w:val="00894E65"/>
    <w:rsid w:val="008A08B4"/>
    <w:rsid w:val="008A5535"/>
    <w:rsid w:val="008B2CAA"/>
    <w:rsid w:val="008B4549"/>
    <w:rsid w:val="008B4C67"/>
    <w:rsid w:val="008C0925"/>
    <w:rsid w:val="008C0DA0"/>
    <w:rsid w:val="008C2F0B"/>
    <w:rsid w:val="008C43F6"/>
    <w:rsid w:val="008C5DF9"/>
    <w:rsid w:val="008C756E"/>
    <w:rsid w:val="008D3B2A"/>
    <w:rsid w:val="008E006E"/>
    <w:rsid w:val="008E0E8F"/>
    <w:rsid w:val="008E2A43"/>
    <w:rsid w:val="008E329E"/>
    <w:rsid w:val="008E3EAA"/>
    <w:rsid w:val="008F282B"/>
    <w:rsid w:val="008F6E59"/>
    <w:rsid w:val="008F730F"/>
    <w:rsid w:val="008F7375"/>
    <w:rsid w:val="00900AF6"/>
    <w:rsid w:val="00900C8C"/>
    <w:rsid w:val="009026DB"/>
    <w:rsid w:val="00902A97"/>
    <w:rsid w:val="0090334C"/>
    <w:rsid w:val="00905EFD"/>
    <w:rsid w:val="00906792"/>
    <w:rsid w:val="00907384"/>
    <w:rsid w:val="009103AB"/>
    <w:rsid w:val="00910653"/>
    <w:rsid w:val="00910AE9"/>
    <w:rsid w:val="009125F7"/>
    <w:rsid w:val="009138F2"/>
    <w:rsid w:val="00917ADC"/>
    <w:rsid w:val="00917F5F"/>
    <w:rsid w:val="009211D4"/>
    <w:rsid w:val="0092145A"/>
    <w:rsid w:val="009228A3"/>
    <w:rsid w:val="009228C1"/>
    <w:rsid w:val="00924F88"/>
    <w:rsid w:val="00931953"/>
    <w:rsid w:val="009320C1"/>
    <w:rsid w:val="00936AA4"/>
    <w:rsid w:val="009373EC"/>
    <w:rsid w:val="00937CB8"/>
    <w:rsid w:val="0094073B"/>
    <w:rsid w:val="009449D0"/>
    <w:rsid w:val="00945708"/>
    <w:rsid w:val="00955A62"/>
    <w:rsid w:val="00960E32"/>
    <w:rsid w:val="00963501"/>
    <w:rsid w:val="00963722"/>
    <w:rsid w:val="009641D6"/>
    <w:rsid w:val="00964AF1"/>
    <w:rsid w:val="009826BA"/>
    <w:rsid w:val="00982DB7"/>
    <w:rsid w:val="009834D5"/>
    <w:rsid w:val="0099012D"/>
    <w:rsid w:val="009903FF"/>
    <w:rsid w:val="00991575"/>
    <w:rsid w:val="009A3FF3"/>
    <w:rsid w:val="009A463C"/>
    <w:rsid w:val="009A5AD1"/>
    <w:rsid w:val="009A6C33"/>
    <w:rsid w:val="009B141B"/>
    <w:rsid w:val="009B189D"/>
    <w:rsid w:val="009C1995"/>
    <w:rsid w:val="009C2DF8"/>
    <w:rsid w:val="009C5191"/>
    <w:rsid w:val="009D3374"/>
    <w:rsid w:val="009D3B92"/>
    <w:rsid w:val="009D74F5"/>
    <w:rsid w:val="009E7830"/>
    <w:rsid w:val="00A015DB"/>
    <w:rsid w:val="00A02E04"/>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1FC3"/>
    <w:rsid w:val="00A52BC3"/>
    <w:rsid w:val="00A53EE7"/>
    <w:rsid w:val="00A54D66"/>
    <w:rsid w:val="00A634E5"/>
    <w:rsid w:val="00A82543"/>
    <w:rsid w:val="00A82548"/>
    <w:rsid w:val="00A86738"/>
    <w:rsid w:val="00A90F37"/>
    <w:rsid w:val="00A9223D"/>
    <w:rsid w:val="00A938F5"/>
    <w:rsid w:val="00A968B6"/>
    <w:rsid w:val="00A96B5A"/>
    <w:rsid w:val="00AA09FE"/>
    <w:rsid w:val="00AA2D5F"/>
    <w:rsid w:val="00AA2EEE"/>
    <w:rsid w:val="00AA4D70"/>
    <w:rsid w:val="00AA5103"/>
    <w:rsid w:val="00AA653F"/>
    <w:rsid w:val="00AB7BA1"/>
    <w:rsid w:val="00AB7F6C"/>
    <w:rsid w:val="00AC0DF8"/>
    <w:rsid w:val="00AC0F4D"/>
    <w:rsid w:val="00AC1A39"/>
    <w:rsid w:val="00AD0C3F"/>
    <w:rsid w:val="00AD5782"/>
    <w:rsid w:val="00AD5BF2"/>
    <w:rsid w:val="00AD5E0C"/>
    <w:rsid w:val="00AD6564"/>
    <w:rsid w:val="00AD6E5D"/>
    <w:rsid w:val="00AE2CB0"/>
    <w:rsid w:val="00AE6DB0"/>
    <w:rsid w:val="00AF564E"/>
    <w:rsid w:val="00AF605B"/>
    <w:rsid w:val="00AF6174"/>
    <w:rsid w:val="00AF7A30"/>
    <w:rsid w:val="00B017E1"/>
    <w:rsid w:val="00B02422"/>
    <w:rsid w:val="00B0266B"/>
    <w:rsid w:val="00B05037"/>
    <w:rsid w:val="00B11A18"/>
    <w:rsid w:val="00B12827"/>
    <w:rsid w:val="00B12FFD"/>
    <w:rsid w:val="00B14413"/>
    <w:rsid w:val="00B15A26"/>
    <w:rsid w:val="00B15DBF"/>
    <w:rsid w:val="00B20D9C"/>
    <w:rsid w:val="00B213C4"/>
    <w:rsid w:val="00B2171A"/>
    <w:rsid w:val="00B250C9"/>
    <w:rsid w:val="00B259FE"/>
    <w:rsid w:val="00B265D4"/>
    <w:rsid w:val="00B27693"/>
    <w:rsid w:val="00B30556"/>
    <w:rsid w:val="00B32776"/>
    <w:rsid w:val="00B33964"/>
    <w:rsid w:val="00B40296"/>
    <w:rsid w:val="00B406A2"/>
    <w:rsid w:val="00B477C7"/>
    <w:rsid w:val="00B508F6"/>
    <w:rsid w:val="00B56068"/>
    <w:rsid w:val="00B572CD"/>
    <w:rsid w:val="00B61D8B"/>
    <w:rsid w:val="00B640FB"/>
    <w:rsid w:val="00B64145"/>
    <w:rsid w:val="00B651BE"/>
    <w:rsid w:val="00B75F64"/>
    <w:rsid w:val="00B815F5"/>
    <w:rsid w:val="00B869A0"/>
    <w:rsid w:val="00B90A00"/>
    <w:rsid w:val="00B90DF6"/>
    <w:rsid w:val="00B94D27"/>
    <w:rsid w:val="00B9509E"/>
    <w:rsid w:val="00B9524F"/>
    <w:rsid w:val="00B979CC"/>
    <w:rsid w:val="00BA4DB1"/>
    <w:rsid w:val="00BB2B38"/>
    <w:rsid w:val="00BC067B"/>
    <w:rsid w:val="00BC1BE6"/>
    <w:rsid w:val="00BC7FD4"/>
    <w:rsid w:val="00BD3186"/>
    <w:rsid w:val="00BD60B5"/>
    <w:rsid w:val="00BD74DA"/>
    <w:rsid w:val="00BE2138"/>
    <w:rsid w:val="00BF1421"/>
    <w:rsid w:val="00BF1E8A"/>
    <w:rsid w:val="00BF27E7"/>
    <w:rsid w:val="00BF2A5E"/>
    <w:rsid w:val="00BF349C"/>
    <w:rsid w:val="00C02778"/>
    <w:rsid w:val="00C063D9"/>
    <w:rsid w:val="00C10304"/>
    <w:rsid w:val="00C10C4A"/>
    <w:rsid w:val="00C12FD2"/>
    <w:rsid w:val="00C15A76"/>
    <w:rsid w:val="00C166CB"/>
    <w:rsid w:val="00C24D4E"/>
    <w:rsid w:val="00C25BA6"/>
    <w:rsid w:val="00C26D64"/>
    <w:rsid w:val="00C3070F"/>
    <w:rsid w:val="00C31873"/>
    <w:rsid w:val="00C31EE4"/>
    <w:rsid w:val="00C32A37"/>
    <w:rsid w:val="00C32FD0"/>
    <w:rsid w:val="00C34365"/>
    <w:rsid w:val="00C4257F"/>
    <w:rsid w:val="00C449F7"/>
    <w:rsid w:val="00C46509"/>
    <w:rsid w:val="00C46685"/>
    <w:rsid w:val="00C468BA"/>
    <w:rsid w:val="00C50D5C"/>
    <w:rsid w:val="00C51542"/>
    <w:rsid w:val="00C61604"/>
    <w:rsid w:val="00C61CDA"/>
    <w:rsid w:val="00C653F2"/>
    <w:rsid w:val="00C65FCF"/>
    <w:rsid w:val="00C66BB4"/>
    <w:rsid w:val="00C70294"/>
    <w:rsid w:val="00C70C9E"/>
    <w:rsid w:val="00C71894"/>
    <w:rsid w:val="00C7274C"/>
    <w:rsid w:val="00C75CED"/>
    <w:rsid w:val="00C77343"/>
    <w:rsid w:val="00C80255"/>
    <w:rsid w:val="00C817DB"/>
    <w:rsid w:val="00C845C7"/>
    <w:rsid w:val="00C868B9"/>
    <w:rsid w:val="00C9114A"/>
    <w:rsid w:val="00C92F20"/>
    <w:rsid w:val="00C94741"/>
    <w:rsid w:val="00C965FD"/>
    <w:rsid w:val="00C97A1B"/>
    <w:rsid w:val="00CA7934"/>
    <w:rsid w:val="00CB2FFF"/>
    <w:rsid w:val="00CB57C4"/>
    <w:rsid w:val="00CB7217"/>
    <w:rsid w:val="00CB7790"/>
    <w:rsid w:val="00CB7793"/>
    <w:rsid w:val="00CC13EF"/>
    <w:rsid w:val="00CC178E"/>
    <w:rsid w:val="00CC3306"/>
    <w:rsid w:val="00CC362F"/>
    <w:rsid w:val="00CC3787"/>
    <w:rsid w:val="00CC67B2"/>
    <w:rsid w:val="00CD6797"/>
    <w:rsid w:val="00CD6F25"/>
    <w:rsid w:val="00CE3F08"/>
    <w:rsid w:val="00CE3F69"/>
    <w:rsid w:val="00CE7213"/>
    <w:rsid w:val="00CE7A7A"/>
    <w:rsid w:val="00CF1E43"/>
    <w:rsid w:val="00CF1EAD"/>
    <w:rsid w:val="00CF214A"/>
    <w:rsid w:val="00CF4CCE"/>
    <w:rsid w:val="00D02EE5"/>
    <w:rsid w:val="00D04DDB"/>
    <w:rsid w:val="00D12268"/>
    <w:rsid w:val="00D12EFC"/>
    <w:rsid w:val="00D165AC"/>
    <w:rsid w:val="00D16FDD"/>
    <w:rsid w:val="00D212DF"/>
    <w:rsid w:val="00D216D8"/>
    <w:rsid w:val="00D31CF3"/>
    <w:rsid w:val="00D3412D"/>
    <w:rsid w:val="00D3572B"/>
    <w:rsid w:val="00D35880"/>
    <w:rsid w:val="00D36227"/>
    <w:rsid w:val="00D363B7"/>
    <w:rsid w:val="00D37CC9"/>
    <w:rsid w:val="00D41C31"/>
    <w:rsid w:val="00D41F43"/>
    <w:rsid w:val="00D500D3"/>
    <w:rsid w:val="00D53CA1"/>
    <w:rsid w:val="00D54F31"/>
    <w:rsid w:val="00D54F53"/>
    <w:rsid w:val="00D56A13"/>
    <w:rsid w:val="00D6453F"/>
    <w:rsid w:val="00D66019"/>
    <w:rsid w:val="00D66972"/>
    <w:rsid w:val="00D707AB"/>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D0697"/>
    <w:rsid w:val="00DD22CD"/>
    <w:rsid w:val="00DD35A9"/>
    <w:rsid w:val="00DD3DD6"/>
    <w:rsid w:val="00DD4B42"/>
    <w:rsid w:val="00DE0EC0"/>
    <w:rsid w:val="00DE22A2"/>
    <w:rsid w:val="00DE2757"/>
    <w:rsid w:val="00DE2882"/>
    <w:rsid w:val="00DE349E"/>
    <w:rsid w:val="00DF0BE0"/>
    <w:rsid w:val="00DF29C9"/>
    <w:rsid w:val="00DF30C0"/>
    <w:rsid w:val="00E016D3"/>
    <w:rsid w:val="00E01DE1"/>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3F24"/>
    <w:rsid w:val="00E34C19"/>
    <w:rsid w:val="00E35B86"/>
    <w:rsid w:val="00E41833"/>
    <w:rsid w:val="00E459CF"/>
    <w:rsid w:val="00E459D5"/>
    <w:rsid w:val="00E46D91"/>
    <w:rsid w:val="00E46FB7"/>
    <w:rsid w:val="00E539DC"/>
    <w:rsid w:val="00E55AC4"/>
    <w:rsid w:val="00E5782B"/>
    <w:rsid w:val="00E60594"/>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692A"/>
    <w:rsid w:val="00EA0913"/>
    <w:rsid w:val="00EA3160"/>
    <w:rsid w:val="00EA3874"/>
    <w:rsid w:val="00EA40E2"/>
    <w:rsid w:val="00EA4C30"/>
    <w:rsid w:val="00EB0570"/>
    <w:rsid w:val="00EB1FC9"/>
    <w:rsid w:val="00EB53C4"/>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4A0D"/>
    <w:rsid w:val="00F25A90"/>
    <w:rsid w:val="00F342C1"/>
    <w:rsid w:val="00F37249"/>
    <w:rsid w:val="00F40C24"/>
    <w:rsid w:val="00F4112C"/>
    <w:rsid w:val="00F4485D"/>
    <w:rsid w:val="00F4767D"/>
    <w:rsid w:val="00F5088F"/>
    <w:rsid w:val="00F5685B"/>
    <w:rsid w:val="00F60D4F"/>
    <w:rsid w:val="00F65BA3"/>
    <w:rsid w:val="00F66890"/>
    <w:rsid w:val="00F71C1C"/>
    <w:rsid w:val="00F72227"/>
    <w:rsid w:val="00F724E8"/>
    <w:rsid w:val="00F726F4"/>
    <w:rsid w:val="00F75402"/>
    <w:rsid w:val="00F7656C"/>
    <w:rsid w:val="00F8162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2AF4"/>
    <w:rsid w:val="00FB36A3"/>
    <w:rsid w:val="00FB561F"/>
    <w:rsid w:val="00FC0F88"/>
    <w:rsid w:val="00FC46D9"/>
    <w:rsid w:val="00FC4734"/>
    <w:rsid w:val="00FC71D9"/>
    <w:rsid w:val="00FD2B23"/>
    <w:rsid w:val="00FD3016"/>
    <w:rsid w:val="00FD7D08"/>
    <w:rsid w:val="00FE1C84"/>
    <w:rsid w:val="00FE67B4"/>
    <w:rsid w:val="00FE7F70"/>
    <w:rsid w:val="00FF5DC2"/>
    <w:rsid w:val="00FF6983"/>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hyperlink" Target="https://www.zotero.org/google-docs/?dYH4o2" TargetMode="Externa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oleObject" Target="embeddings/oleObject1.bin"/><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oleObject" Target="embeddings/oleObject2.bin"/><Relationship Id="rId29" Type="http://schemas.openxmlformats.org/officeDocument/2006/relationships/image" Target="media/image18.jpe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3.bin"/><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emf"/><Relationship Id="rId28" Type="http://schemas.openxmlformats.org/officeDocument/2006/relationships/image" Target="media/image17.jpe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2.jp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65409-D3FE-44D8-A4AA-6BCDB68B6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4</TotalTime>
  <Pages>51</Pages>
  <Words>25131</Words>
  <Characters>135712</Characters>
  <Application>Microsoft Office Word</Application>
  <DocSecurity>0</DocSecurity>
  <Lines>1130</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560</cp:revision>
  <cp:lastPrinted>2020-12-09T15:37:00Z</cp:lastPrinted>
  <dcterms:created xsi:type="dcterms:W3CDTF">2020-12-04T21:16:00Z</dcterms:created>
  <dcterms:modified xsi:type="dcterms:W3CDTF">2020-12-11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